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DF0F1" w14:textId="2B6116D5" w:rsidR="00C85A05" w:rsidRDefault="00C85A05" w:rsidP="00C85A05">
      <w:pPr>
        <w:pStyle w:val="Heading1"/>
      </w:pPr>
      <w:r>
        <w:t>TITLE:</w:t>
      </w:r>
    </w:p>
    <w:p w14:paraId="74EFDA47" w14:textId="77777777" w:rsidR="002007FF" w:rsidRDefault="00B51361" w:rsidP="00C85A05">
      <w:pPr>
        <w:pStyle w:val="Heading1"/>
      </w:pPr>
      <w:r w:rsidRPr="00F95DE1">
        <w:t>Contributions of human activities to suspended sediment yield during storm events from a steep, small, tropical watershed</w:t>
      </w:r>
    </w:p>
    <w:p w14:paraId="46B5B595" w14:textId="77777777" w:rsidR="00C85A05" w:rsidRDefault="00C85A05" w:rsidP="00C85A05"/>
    <w:p w14:paraId="4403E48E" w14:textId="2BF95378" w:rsidR="00C85A05" w:rsidRDefault="00C85A05" w:rsidP="00C85A05">
      <w:pPr>
        <w:pStyle w:val="Heading2"/>
        <w:jc w:val="center"/>
      </w:pPr>
      <w:r>
        <w:t>ABSTRACT</w:t>
      </w:r>
    </w:p>
    <w:p w14:paraId="1703FE3C" w14:textId="77777777" w:rsidR="00C85A05" w:rsidRPr="00C85A05" w:rsidRDefault="00C85A05" w:rsidP="00C85A05"/>
    <w:p w14:paraId="61FD2554" w14:textId="77777777" w:rsidR="00C85A05" w:rsidRPr="00C85A05" w:rsidRDefault="00C85A05" w:rsidP="00C85A05"/>
    <w:p w14:paraId="3095C4B0" w14:textId="77777777" w:rsidR="002007FF" w:rsidRPr="00676771" w:rsidRDefault="002007FF" w:rsidP="00C85A05">
      <w:pPr>
        <w:pStyle w:val="Heading2"/>
      </w:pPr>
      <w:r w:rsidRPr="00676771">
        <w:t>INTRODUCTION</w:t>
      </w:r>
    </w:p>
    <w:p w14:paraId="7CA7672E" w14:textId="2272AE89" w:rsidR="002007FF" w:rsidRPr="00676771" w:rsidRDefault="002007FF" w:rsidP="000622A9">
      <w:pPr>
        <w:spacing w:after="120" w:line="240" w:lineRule="auto"/>
        <w:ind w:firstLine="576"/>
      </w:pPr>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CE2BD5">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Anthropogenic sediment di</w:t>
      </w:r>
      <w:r w:rsidR="00AE451A">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CE2BD5">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CE2BD5">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274A8F3F"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CE2BD5">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3119EAE"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CE2BD5">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 xml:space="preserve">(Lewis </w:t>
      </w:r>
      <w:r w:rsidRPr="00676771">
        <w:rPr>
          <w:noProof/>
        </w:rPr>
        <w:lastRenderedPageBreak/>
        <w:t>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t>
      </w:r>
      <w:proofErr w:type="gramStart"/>
      <w:r w:rsidR="002007FF" w:rsidRPr="00676771">
        <w:t>Which</w:t>
      </w:r>
      <w:proofErr w:type="gramEnd"/>
      <w:r w:rsidR="002007FF" w:rsidRPr="00676771">
        <w:t xml:space="preserve"> is the best 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C85A05">
      <w:pPr>
        <w:pStyle w:val="Heading2"/>
      </w:pPr>
      <w:r w:rsidRPr="00676771">
        <w:t>STUDY AREA</w:t>
      </w:r>
    </w:p>
    <w:p w14:paraId="59010A73" w14:textId="17FAC69B" w:rsidR="000622A9" w:rsidRPr="00676771" w:rsidRDefault="000622A9" w:rsidP="00C85A05">
      <w:pPr>
        <w:pStyle w:val="Heading3"/>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Pr="00676771">
        <w:rPr>
          <w:rFonts w:asciiTheme="minorHAnsi" w:hAnsiTheme="minorHAnsi"/>
          <w:sz w:val="22"/>
        </w:rPr>
        <w:t>East</w:t>
      </w:r>
      <w:proofErr w:type="gramEnd"/>
      <w:r w:rsidRPr="00676771">
        <w:rPr>
          <w:rFonts w:asciiTheme="minorHAnsi" w:hAnsiTheme="minorHAnsi"/>
          <w:sz w:val="22"/>
        </w:rPr>
        <w:t xml:space="preserve"> to Southeast winds, lower temperatures, lower humidity and lower rainfall. </w:t>
      </w:r>
    </w:p>
    <w:p w14:paraId="2FB65C2A" w14:textId="1C1A3924"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w:t>
      </w:r>
      <w:proofErr w:type="spellStart"/>
      <w:r w:rsidRPr="00676771">
        <w:rPr>
          <w:rFonts w:asciiTheme="minorHAnsi" w:hAnsiTheme="minorHAnsi"/>
          <w:sz w:val="22"/>
        </w:rPr>
        <w:t>m.a.s.l</w:t>
      </w:r>
      <w:proofErr w:type="spellEnd"/>
      <w:r w:rsidRPr="00676771">
        <w:rPr>
          <w:rFonts w:asciiTheme="minorHAnsi" w:hAnsiTheme="minorHAnsi"/>
          <w:sz w:val="22"/>
        </w:rPr>
        <w:t xml:space="preserve">), 5,280mm at Matafao Reservoir (249m </w:t>
      </w:r>
      <w:proofErr w:type="spellStart"/>
      <w:r w:rsidRPr="00676771">
        <w:rPr>
          <w:rFonts w:asciiTheme="minorHAnsi" w:hAnsiTheme="minorHAnsi"/>
          <w:sz w:val="22"/>
        </w:rPr>
        <w:t>m.a.s.l</w:t>
      </w:r>
      <w:proofErr w:type="spellEnd"/>
      <w:r w:rsidRPr="00676771">
        <w:rPr>
          <w:rFonts w:asciiTheme="minorHAnsi" w:hAnsiTheme="minorHAnsi"/>
          <w:sz w:val="22"/>
        </w:rPr>
        <w:t xml:space="preserve">.) and about 3,800mm on the coastal plai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w:t>
      </w:r>
      <w:r w:rsidRPr="00676771">
        <w:rPr>
          <w:rFonts w:asciiTheme="minorHAnsi" w:hAnsiTheme="minorHAnsi"/>
          <w:sz w:val="22"/>
        </w:rPr>
        <w:fldChar w:fldCharType="begin"/>
      </w:r>
      <w:r w:rsidRPr="00676771">
        <w:rPr>
          <w:rFonts w:asciiTheme="minorHAnsi" w:hAnsiTheme="minorHAnsi"/>
          <w:sz w:val="22"/>
        </w:rPr>
        <w:instrText xml:space="preserve"> REF _Ref383161432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w:t>
      </w:r>
      <w:proofErr w:type="spellStart"/>
      <w:r w:rsidRPr="00676771">
        <w:rPr>
          <w:rFonts w:asciiTheme="minorHAnsi" w:hAnsiTheme="minorHAnsi"/>
          <w:sz w:val="22"/>
        </w:rPr>
        <w:t>yr</w:t>
      </w:r>
      <w:proofErr w:type="spellEnd"/>
      <w:r w:rsidRPr="00676771">
        <w:rPr>
          <w:rFonts w:asciiTheme="minorHAnsi" w:hAnsiTheme="minorHAnsi"/>
          <w:sz w:val="22"/>
        </w:rPr>
        <w:t xml:space="preserve"> at high elevation to 2,380mm/</w:t>
      </w:r>
      <w:proofErr w:type="spellStart"/>
      <w:r w:rsidRPr="00676771">
        <w:rPr>
          <w:rFonts w:asciiTheme="minorHAnsi" w:hAnsiTheme="minorHAnsi"/>
          <w:sz w:val="22"/>
        </w:rPr>
        <w:t>yr</w:t>
      </w:r>
      <w:proofErr w:type="spellEnd"/>
      <w:r w:rsidRPr="00676771">
        <w:rPr>
          <w:rFonts w:asciiTheme="minorHAnsi" w:hAnsiTheme="minorHAnsi"/>
          <w:sz w:val="22"/>
        </w:rPr>
        <w:t xml:space="preserve"> at the shoreline, averaging 3,800mm/</w:t>
      </w:r>
      <w:proofErr w:type="spellStart"/>
      <w:r w:rsidRPr="00676771">
        <w:rPr>
          <w:rFonts w:asciiTheme="minorHAnsi" w:hAnsiTheme="minorHAnsi"/>
          <w:sz w:val="22"/>
        </w:rPr>
        <w:t>yr</w:t>
      </w:r>
      <w:proofErr w:type="spellEnd"/>
      <w:r w:rsidRPr="00676771">
        <w:rPr>
          <w:rFonts w:asciiTheme="minorHAnsi" w:hAnsiTheme="minorHAnsi"/>
          <w:sz w:val="22"/>
        </w:rPr>
        <w:t xml:space="preserve"> over the island</w:t>
      </w:r>
      <w:commentRangeStart w:id="0"/>
      <w:r w:rsidRPr="00676771">
        <w:rPr>
          <w:rStyle w:val="CommentReference"/>
          <w:rFonts w:asciiTheme="minorHAnsi" w:hAnsiTheme="minorHAnsi"/>
          <w:sz w:val="22"/>
          <w:szCs w:val="22"/>
        </w:rPr>
        <w:commentReference w:id="1"/>
      </w:r>
      <w:commentRangeEnd w:id="0"/>
      <w:r w:rsidRPr="00676771">
        <w:rPr>
          <w:rFonts w:asciiTheme="minorHAnsi" w:hAnsiTheme="minorHAnsi"/>
          <w:sz w:val="22"/>
        </w:rPr>
        <w:t xml:space="preserve"> </w:t>
      </w:r>
      <w:r w:rsidRPr="00676771">
        <w:rPr>
          <w:rStyle w:val="CommentReference"/>
          <w:rFonts w:asciiTheme="minorHAnsi" w:hAnsiTheme="minorHAnsi"/>
          <w:sz w:val="22"/>
          <w:szCs w:val="22"/>
        </w:rPr>
        <w:commentReference w:id="0"/>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2"/>
      </w:r>
      <w:r w:rsidRPr="00676771">
        <w:rPr>
          <w:rStyle w:val="CommentReference"/>
          <w:rFonts w:asciiTheme="minorHAnsi" w:hAnsiTheme="minorHAnsi"/>
          <w:sz w:val="22"/>
          <w:szCs w:val="22"/>
        </w:rPr>
        <w:commentReference w:id="3"/>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4"/>
      </w:r>
      <w:r w:rsidRPr="00676771">
        <w:rPr>
          <w:rStyle w:val="CommentReference"/>
          <w:rFonts w:asciiTheme="minorHAnsi" w:hAnsiTheme="minorHAnsi"/>
          <w:sz w:val="22"/>
          <w:szCs w:val="22"/>
        </w:rPr>
        <w:commentReference w:id="5"/>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C599A87" w14:textId="77777777" w:rsidR="00AD2E0C" w:rsidRDefault="00AD2E0C" w:rsidP="00C85A05">
      <w:pPr>
        <w:pStyle w:val="Heading3"/>
      </w:pPr>
      <w:r w:rsidRPr="00676771">
        <w:t>Land Use</w:t>
      </w:r>
    </w:p>
    <w:p w14:paraId="5066D1CF" w14:textId="161126D2" w:rsidR="00C82448" w:rsidRPr="00676771" w:rsidRDefault="00FF0539" w:rsidP="00C82448">
      <w:pPr>
        <w:pStyle w:val="NoSpacing"/>
        <w:spacing w:after="120"/>
        <w:ind w:firstLine="720"/>
        <w:jc w:val="both"/>
      </w:pPr>
      <w:r w:rsidRPr="00676771">
        <w:t>Faga’alu</w:t>
      </w:r>
      <w:r w:rsidR="00AD2E0C">
        <w:t xml:space="preserve"> watershed</w:t>
      </w:r>
      <w:r w:rsidRPr="00676771">
        <w:t xml:space="preserve"> (1.86 km</w:t>
      </w:r>
      <w:r w:rsidRPr="00676771">
        <w:rPr>
          <w:vertAlign w:val="superscript"/>
        </w:rPr>
        <w:t>2</w:t>
      </w:r>
      <w:r w:rsidRPr="00676771">
        <w:t>)</w:t>
      </w:r>
      <w:r w:rsidR="00AD2E0C">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rsidR="00AD2E0C">
        <w:t xml:space="preserve"> in the south Pacific. M</w:t>
      </w:r>
      <w:r w:rsidRPr="00676771">
        <w:t xml:space="preserve">onitoring efforts focused on Faga’alu, which discharges to a sediment-impacted reef </w:t>
      </w:r>
      <w:r w:rsidRPr="00676771">
        <w:fldChar w:fldCharType="begin" w:fldLock="1"/>
      </w:r>
      <w:r w:rsidR="00CE2BD5">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00AD2E0C">
        <w:t>, and</w:t>
      </w:r>
      <w:r w:rsidRPr="00676771">
        <w:t xml:space="preserve"> includes two unique features not found in “typical” watersheds in American Samoa: 1) an open aggregate quarry, and 2) a large impervious area associated with a hospital. </w:t>
      </w:r>
      <w:r w:rsidR="00C82448" w:rsidRPr="00676771">
        <w:t xml:space="preserve">Three water impoundment structures were built in the upper Faga’alu watershed for drinking water supply and hydropower but only the highest, Matafao </w:t>
      </w:r>
      <w:r w:rsidR="00C82448" w:rsidRPr="00676771">
        <w:lastRenderedPageBreak/>
        <w:t xml:space="preserve">Reservoir, was ever connected to the municipal water system </w:t>
      </w:r>
      <w:r w:rsidR="00C82448">
        <w:t>and</w:t>
      </w:r>
      <w:r w:rsidR="00C82448" w:rsidRPr="00676771">
        <w:t xml:space="preserve"> has since fallen out of use </w:t>
      </w:r>
      <w:r w:rsidR="00C82448" w:rsidRPr="00676771">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00C82448" w:rsidRPr="00676771">
        <w:fldChar w:fldCharType="separate"/>
      </w:r>
      <w:r w:rsidR="00C82448" w:rsidRPr="00676771">
        <w:rPr>
          <w:noProof/>
        </w:rPr>
        <w:t>(Tonkin &amp; Taylor International Ltd., 1989)</w:t>
      </w:r>
      <w:r w:rsidR="00C82448" w:rsidRPr="00676771">
        <w:fldChar w:fldCharType="end"/>
      </w:r>
      <w:r w:rsidR="00C82448" w:rsidRPr="00676771">
        <w:t xml:space="preserve">. </w:t>
      </w:r>
    </w:p>
    <w:p w14:paraId="00AE5AE1" w14:textId="62BAF7F1" w:rsidR="00FF0539" w:rsidRDefault="00FF0539" w:rsidP="00AD2E0C">
      <w:pPr>
        <w:spacing w:after="120" w:line="240" w:lineRule="auto"/>
        <w:ind w:firstLine="360"/>
      </w:pPr>
    </w:p>
    <w:p w14:paraId="3231E316" w14:textId="77777777" w:rsidR="00C82448" w:rsidRPr="00676771" w:rsidRDefault="00C82448" w:rsidP="00C82448">
      <w:pPr>
        <w:keepNext/>
      </w:pPr>
      <w:commentRangeStart w:id="6"/>
      <w:r w:rsidRPr="00676771">
        <w:rPr>
          <w:noProof/>
        </w:rPr>
        <w:drawing>
          <wp:inline distT="0" distB="0" distL="0" distR="0" wp14:anchorId="6E422075" wp14:editId="25CC8E5E">
            <wp:extent cx="4709160" cy="3163824"/>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160" cy="3163824"/>
                    </a:xfrm>
                    <a:prstGeom prst="rect">
                      <a:avLst/>
                    </a:prstGeom>
                  </pic:spPr>
                </pic:pic>
              </a:graphicData>
            </a:graphic>
          </wp:inline>
        </w:drawing>
      </w:r>
      <w:commentRangeEnd w:id="6"/>
      <w:r w:rsidR="00AE451A">
        <w:rPr>
          <w:rStyle w:val="CommentReference"/>
        </w:rPr>
        <w:commentReference w:id="6"/>
      </w:r>
    </w:p>
    <w:p w14:paraId="3EE18F45" w14:textId="77777777" w:rsidR="00C82448" w:rsidRPr="00676771" w:rsidRDefault="00C82448" w:rsidP="00C82448">
      <w:pPr>
        <w:pStyle w:val="Caption"/>
        <w:rPr>
          <w:i w:val="0"/>
          <w:iCs w:val="0"/>
        </w:rPr>
      </w:pPr>
      <w:bookmarkStart w:id="7" w:name="_Ref383161294"/>
      <w:bookmarkStart w:id="8" w:name="_Ref383161271"/>
      <w:bookmarkStart w:id="9" w:name="_Ref392743604"/>
      <w:r w:rsidRPr="00676771">
        <w:t xml:space="preserve">Figure </w:t>
      </w:r>
      <w:fldSimple w:instr=" SEQ Figure \* ARABIC ">
        <w:r w:rsidR="009C5404">
          <w:rPr>
            <w:noProof/>
          </w:rPr>
          <w:t>1</w:t>
        </w:r>
      </w:fldSimple>
      <w:bookmarkEnd w:id="7"/>
      <w:r w:rsidRPr="00676771">
        <w:t xml:space="preserve"> Faga'alu and Nu'uuli watersheds showing upper (undisturbed) and lower (human-disturbed) subwatersheds. </w:t>
      </w:r>
      <w:bookmarkEnd w:id="8"/>
      <w:bookmarkEnd w:id="9"/>
    </w:p>
    <w:p w14:paraId="3682A7E6" w14:textId="557FB26D" w:rsidR="00FF0539" w:rsidRDefault="00FF0539" w:rsidP="000622A9">
      <w:pPr>
        <w:pStyle w:val="NoSpacing"/>
        <w:spacing w:after="120"/>
        <w:ind w:firstLine="360"/>
        <w:jc w:val="both"/>
      </w:pPr>
      <w:r w:rsidRPr="00676771">
        <w:t>Land use in Faga’alu watershed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watershed is undisturbed forest o</w:t>
      </w:r>
      <w:r w:rsidR="00AD2E0C">
        <w:t>n the steep hillsides (85.7%</w:t>
      </w:r>
      <w:r w:rsidRPr="00676771">
        <w:t>). These forests are prone to natural landslides that can contribute</w:t>
      </w:r>
      <w:r w:rsidR="00AD2E0C">
        <w:t xml:space="preserve"> large amounts of</w:t>
      </w:r>
      <w:r w:rsidRPr="00676771">
        <w:t xml:space="preserve"> sediment during storm events </w:t>
      </w:r>
      <w:r w:rsidRPr="00676771">
        <w:fldChar w:fldCharType="begin" w:fldLock="1"/>
      </w:r>
      <w:r w:rsidR="00CE2BD5">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tbl>
      <w:tblPr>
        <w:tblW w:w="8910" w:type="dxa"/>
        <w:tblInd w:w="85" w:type="dxa"/>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C82448" w:rsidRPr="00676771" w14:paraId="4849140B" w14:textId="77777777" w:rsidTr="00E732BD">
        <w:trPr>
          <w:trHeight w:val="683"/>
        </w:trPr>
        <w:tc>
          <w:tcPr>
            <w:tcW w:w="8910" w:type="dxa"/>
            <w:gridSpan w:val="9"/>
            <w:tcBorders>
              <w:bottom w:val="single" w:sz="4" w:space="0" w:color="auto"/>
            </w:tcBorders>
            <w:shd w:val="clear" w:color="auto" w:fill="auto"/>
            <w:noWrap/>
            <w:vAlign w:val="bottom"/>
          </w:tcPr>
          <w:p w14:paraId="2219867C" w14:textId="6C0DB255" w:rsidR="00C82448" w:rsidRPr="00676771" w:rsidRDefault="00C82448" w:rsidP="00E732BD">
            <w:pPr>
              <w:pStyle w:val="NoSpacing"/>
              <w:rPr>
                <w:rFonts w:asciiTheme="minorHAnsi" w:hAnsiTheme="minorHAnsi"/>
                <w:b/>
                <w:sz w:val="18"/>
                <w:szCs w:val="18"/>
              </w:rPr>
            </w:pPr>
            <w:bookmarkStart w:id="10" w:name="_Ref388254438"/>
            <w:r w:rsidRPr="00676771">
              <w:t xml:space="preserve">Table </w:t>
            </w:r>
            <w:fldSimple w:instr=" SEQ Table \* ARABIC ">
              <w:r w:rsidRPr="00676771">
                <w:rPr>
                  <w:noProof/>
                </w:rPr>
                <w:t>1</w:t>
              </w:r>
            </w:fldSimple>
            <w:bookmarkEnd w:id="10"/>
            <w:r w:rsidRPr="00676771">
              <w:t xml:space="preserve">. Land use categories in </w:t>
            </w:r>
            <w:proofErr w:type="spellStart"/>
            <w:r w:rsidRPr="00676771">
              <w:t>Fag'alu</w:t>
            </w:r>
            <w:proofErr w:type="spellEnd"/>
            <w:r w:rsidRPr="00676771">
              <w:t xml:space="preserve"> and Nu'uuli watersheds </w:t>
            </w:r>
            <w:commentRangeStart w:id="11"/>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commentRangeEnd w:id="11"/>
            <w:r w:rsidR="002F57BF">
              <w:rPr>
                <w:rStyle w:val="CommentReference"/>
                <w:rFonts w:asciiTheme="minorHAnsi" w:eastAsiaTheme="minorHAnsi" w:hAnsiTheme="minorHAnsi" w:cstheme="minorBidi"/>
              </w:rPr>
              <w:commentReference w:id="11"/>
            </w:r>
            <w:r w:rsidRPr="00676771">
              <w:t>.</w:t>
            </w:r>
          </w:p>
        </w:tc>
      </w:tr>
      <w:tr w:rsidR="00C82448" w:rsidRPr="00676771" w14:paraId="0717ADBA" w14:textId="77777777" w:rsidTr="00E732BD">
        <w:trPr>
          <w:trHeight w:val="593"/>
        </w:trPr>
        <w:tc>
          <w:tcPr>
            <w:tcW w:w="1080" w:type="dxa"/>
            <w:tcBorders>
              <w:top w:val="single" w:sz="4" w:space="0" w:color="auto"/>
              <w:bottom w:val="single" w:sz="4" w:space="0" w:color="auto"/>
            </w:tcBorders>
            <w:shd w:val="clear" w:color="auto" w:fill="auto"/>
            <w:noWrap/>
            <w:vAlign w:val="bottom"/>
            <w:hideMark/>
          </w:tcPr>
          <w:p w14:paraId="3692D166" w14:textId="07A9D64E" w:rsidR="00C82448" w:rsidRPr="00676771" w:rsidRDefault="002F57BF" w:rsidP="00E732BD">
            <w:pPr>
              <w:pStyle w:val="NoSpacing"/>
              <w:rPr>
                <w:rFonts w:asciiTheme="minorHAnsi" w:hAnsiTheme="minorHAnsi"/>
                <w:b/>
                <w:sz w:val="18"/>
                <w:szCs w:val="18"/>
              </w:rPr>
            </w:pPr>
            <w:ins w:id="12" w:author="Alex Messina" w:date="2015-01-28T08:26:00Z">
              <w:r>
                <w:rPr>
                  <w:rFonts w:asciiTheme="minorHAnsi" w:hAnsiTheme="minorHAnsi"/>
                  <w:b/>
                  <w:sz w:val="18"/>
                  <w:szCs w:val="18"/>
                </w:rPr>
                <w:t>[SUB]</w:t>
              </w:r>
            </w:ins>
            <w:r w:rsidR="00C82448" w:rsidRPr="00676771">
              <w:rPr>
                <w:rFonts w:asciiTheme="minorHAnsi" w:hAnsiTheme="minorHAnsi"/>
                <w:b/>
                <w:sz w:val="18"/>
                <w:szCs w:val="18"/>
              </w:rPr>
              <w:t>Watershed</w:t>
            </w:r>
          </w:p>
        </w:tc>
        <w:tc>
          <w:tcPr>
            <w:tcW w:w="1080" w:type="dxa"/>
            <w:tcBorders>
              <w:top w:val="single" w:sz="4" w:space="0" w:color="auto"/>
              <w:bottom w:val="single" w:sz="4" w:space="0" w:color="auto"/>
            </w:tcBorders>
            <w:shd w:val="clear" w:color="auto" w:fill="auto"/>
            <w:noWrap/>
            <w:vAlign w:val="bottom"/>
            <w:hideMark/>
          </w:tcPr>
          <w:p w14:paraId="3978030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tcBorders>
              <w:top w:val="single" w:sz="4" w:space="0" w:color="auto"/>
              <w:bottom w:val="single" w:sz="4" w:space="0" w:color="auto"/>
            </w:tcBorders>
            <w:shd w:val="clear" w:color="auto" w:fill="auto"/>
            <w:noWrap/>
            <w:vAlign w:val="bottom"/>
            <w:hideMark/>
          </w:tcPr>
          <w:p w14:paraId="4C182C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bottom w:val="single" w:sz="4" w:space="0" w:color="auto"/>
            </w:tcBorders>
            <w:shd w:val="clear" w:color="auto" w:fill="auto"/>
            <w:vAlign w:val="bottom"/>
          </w:tcPr>
          <w:p w14:paraId="5660F37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bottom w:val="single" w:sz="4" w:space="0" w:color="auto"/>
            </w:tcBorders>
            <w:shd w:val="clear" w:color="auto" w:fill="auto"/>
            <w:vAlign w:val="bottom"/>
          </w:tcPr>
          <w:p w14:paraId="6069903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bottom w:val="single" w:sz="4" w:space="0" w:color="auto"/>
            </w:tcBorders>
            <w:shd w:val="clear" w:color="auto" w:fill="auto"/>
            <w:vAlign w:val="bottom"/>
          </w:tcPr>
          <w:p w14:paraId="4CCDB830"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Grassland</w:t>
            </w:r>
          </w:p>
          <w:p w14:paraId="0B1FE4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bottom w:val="single" w:sz="4" w:space="0" w:color="auto"/>
            </w:tcBorders>
            <w:shd w:val="clear" w:color="auto" w:fill="auto"/>
            <w:vAlign w:val="bottom"/>
          </w:tcPr>
          <w:p w14:paraId="617E8B0A"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bottom w:val="single" w:sz="4" w:space="0" w:color="auto"/>
            </w:tcBorders>
            <w:shd w:val="clear" w:color="auto" w:fill="auto"/>
            <w:vAlign w:val="bottom"/>
          </w:tcPr>
          <w:p w14:paraId="4EA8F76B" w14:textId="1B15FD01"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Scrub</w:t>
            </w:r>
            <w:r w:rsidR="0047101A">
              <w:rPr>
                <w:rFonts w:asciiTheme="minorHAnsi" w:hAnsiTheme="minorHAnsi"/>
                <w:b/>
                <w:sz w:val="18"/>
                <w:szCs w:val="18"/>
              </w:rPr>
              <w:t xml:space="preserve">/ </w:t>
            </w:r>
            <w:r w:rsidRPr="00676771">
              <w:rPr>
                <w:rFonts w:asciiTheme="minorHAnsi" w:hAnsiTheme="minorHAnsi"/>
                <w:b/>
                <w:sz w:val="18"/>
                <w:szCs w:val="18"/>
              </w:rPr>
              <w:t>Shrub</w:t>
            </w:r>
          </w:p>
        </w:tc>
        <w:tc>
          <w:tcPr>
            <w:tcW w:w="810" w:type="dxa"/>
            <w:tcBorders>
              <w:top w:val="single" w:sz="4" w:space="0" w:color="auto"/>
              <w:bottom w:val="single" w:sz="4" w:space="0" w:color="auto"/>
            </w:tcBorders>
            <w:shd w:val="clear" w:color="auto" w:fill="auto"/>
            <w:vAlign w:val="bottom"/>
          </w:tcPr>
          <w:p w14:paraId="43289638"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Bare Land</w:t>
            </w:r>
          </w:p>
        </w:tc>
      </w:tr>
      <w:tr w:rsidR="00C82448" w:rsidRPr="00676771" w14:paraId="6EFAFF74" w14:textId="77777777" w:rsidTr="00E732BD">
        <w:trPr>
          <w:trHeight w:val="300"/>
        </w:trPr>
        <w:tc>
          <w:tcPr>
            <w:tcW w:w="1080" w:type="dxa"/>
            <w:tcBorders>
              <w:top w:val="single" w:sz="4" w:space="0" w:color="auto"/>
            </w:tcBorders>
            <w:shd w:val="clear" w:color="auto" w:fill="auto"/>
            <w:noWrap/>
            <w:vAlign w:val="bottom"/>
            <w:hideMark/>
          </w:tcPr>
          <w:p w14:paraId="56DD2962"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tcBorders>
              <w:top w:val="single" w:sz="4" w:space="0" w:color="auto"/>
            </w:tcBorders>
            <w:shd w:val="clear" w:color="auto" w:fill="auto"/>
            <w:noWrap/>
            <w:vAlign w:val="bottom"/>
            <w:hideMark/>
          </w:tcPr>
          <w:p w14:paraId="7D897BD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tcBorders>
              <w:top w:val="single" w:sz="4" w:space="0" w:color="auto"/>
            </w:tcBorders>
            <w:shd w:val="clear" w:color="auto" w:fill="auto"/>
            <w:noWrap/>
            <w:vAlign w:val="bottom"/>
            <w:hideMark/>
          </w:tcPr>
          <w:p w14:paraId="1E613F9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tcBorders>
            <w:shd w:val="clear" w:color="auto" w:fill="auto"/>
            <w:vAlign w:val="bottom"/>
          </w:tcPr>
          <w:p w14:paraId="13D0BB1A"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tcBorders>
            <w:shd w:val="clear" w:color="auto" w:fill="auto"/>
            <w:vAlign w:val="bottom"/>
          </w:tcPr>
          <w:p w14:paraId="49A69FF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tcBorders>
            <w:shd w:val="clear" w:color="auto" w:fill="auto"/>
            <w:vAlign w:val="bottom"/>
          </w:tcPr>
          <w:p w14:paraId="1853F0E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tcBorders>
            <w:shd w:val="clear" w:color="auto" w:fill="auto"/>
            <w:vAlign w:val="bottom"/>
          </w:tcPr>
          <w:p w14:paraId="674D48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tcBorders>
            <w:shd w:val="clear" w:color="auto" w:fill="auto"/>
            <w:vAlign w:val="bottom"/>
          </w:tcPr>
          <w:p w14:paraId="1AD2D4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tcBorders>
            <w:shd w:val="clear" w:color="auto" w:fill="auto"/>
            <w:vAlign w:val="bottom"/>
          </w:tcPr>
          <w:p w14:paraId="252747D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C82448" w:rsidRPr="00676771" w14:paraId="2E2CAD8A" w14:textId="77777777" w:rsidTr="00E732BD">
        <w:trPr>
          <w:trHeight w:val="300"/>
        </w:trPr>
        <w:tc>
          <w:tcPr>
            <w:tcW w:w="1080" w:type="dxa"/>
            <w:shd w:val="clear" w:color="auto" w:fill="auto"/>
            <w:noWrap/>
            <w:vAlign w:val="bottom"/>
            <w:hideMark/>
          </w:tcPr>
          <w:p w14:paraId="2E26FFE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932FC3C"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240344B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shd w:val="clear" w:color="auto" w:fill="auto"/>
            <w:vAlign w:val="bottom"/>
          </w:tcPr>
          <w:p w14:paraId="2C6F0B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shd w:val="clear" w:color="auto" w:fill="auto"/>
            <w:vAlign w:val="bottom"/>
          </w:tcPr>
          <w:p w14:paraId="3B114A0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shd w:val="clear" w:color="auto" w:fill="auto"/>
            <w:vAlign w:val="bottom"/>
          </w:tcPr>
          <w:p w14:paraId="2151220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4093C86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shd w:val="clear" w:color="auto" w:fill="auto"/>
            <w:vAlign w:val="bottom"/>
          </w:tcPr>
          <w:p w14:paraId="007AF68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shd w:val="clear" w:color="auto" w:fill="auto"/>
            <w:vAlign w:val="bottom"/>
          </w:tcPr>
          <w:p w14:paraId="0851336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C82448" w:rsidRPr="00676771" w14:paraId="19B28665" w14:textId="77777777" w:rsidTr="00AE451A">
        <w:trPr>
          <w:trHeight w:val="300"/>
        </w:trPr>
        <w:tc>
          <w:tcPr>
            <w:tcW w:w="1080" w:type="dxa"/>
            <w:shd w:val="clear" w:color="auto" w:fill="auto"/>
            <w:noWrap/>
            <w:vAlign w:val="bottom"/>
            <w:hideMark/>
          </w:tcPr>
          <w:p w14:paraId="030A46F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3C501F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68C4C8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shd w:val="clear" w:color="auto" w:fill="auto"/>
            <w:vAlign w:val="bottom"/>
          </w:tcPr>
          <w:p w14:paraId="6047E0F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shd w:val="clear" w:color="auto" w:fill="auto"/>
            <w:vAlign w:val="bottom"/>
          </w:tcPr>
          <w:p w14:paraId="408E589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shd w:val="clear" w:color="auto" w:fill="auto"/>
            <w:vAlign w:val="bottom"/>
          </w:tcPr>
          <w:p w14:paraId="2FEA8D0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5431010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shd w:val="clear" w:color="auto" w:fill="auto"/>
            <w:vAlign w:val="bottom"/>
          </w:tcPr>
          <w:p w14:paraId="770198A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shd w:val="clear" w:color="auto" w:fill="auto"/>
            <w:vAlign w:val="bottom"/>
          </w:tcPr>
          <w:p w14:paraId="134A051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C82448" w:rsidRPr="00676771" w14:paraId="49A29656" w14:textId="77777777" w:rsidTr="00AE451A">
        <w:trPr>
          <w:trHeight w:val="315"/>
        </w:trPr>
        <w:tc>
          <w:tcPr>
            <w:tcW w:w="1080" w:type="dxa"/>
            <w:tcBorders>
              <w:bottom w:val="single" w:sz="4" w:space="0" w:color="auto"/>
            </w:tcBorders>
            <w:shd w:val="clear" w:color="auto" w:fill="auto"/>
            <w:noWrap/>
            <w:vAlign w:val="bottom"/>
            <w:hideMark/>
          </w:tcPr>
          <w:p w14:paraId="70DAA342" w14:textId="3597DD5D" w:rsidR="00C82448" w:rsidRPr="00676771" w:rsidRDefault="002F57BF" w:rsidP="00E732BD">
            <w:pPr>
              <w:pStyle w:val="NoSpacing"/>
              <w:rPr>
                <w:rFonts w:asciiTheme="minorHAnsi" w:hAnsiTheme="minorHAnsi"/>
                <w:i/>
                <w:sz w:val="18"/>
                <w:szCs w:val="18"/>
              </w:rPr>
            </w:pPr>
            <w:r>
              <w:rPr>
                <w:rFonts w:asciiTheme="minorHAnsi" w:hAnsiTheme="minorHAnsi"/>
                <w:i/>
                <w:sz w:val="18"/>
                <w:szCs w:val="18"/>
              </w:rPr>
              <w:t>Fag</w:t>
            </w:r>
            <w:r w:rsidR="0047101A">
              <w:rPr>
                <w:rFonts w:asciiTheme="minorHAnsi" w:hAnsiTheme="minorHAnsi"/>
                <w:i/>
                <w:sz w:val="18"/>
                <w:szCs w:val="18"/>
              </w:rPr>
              <w:t>a</w:t>
            </w:r>
            <w:r>
              <w:rPr>
                <w:rFonts w:asciiTheme="minorHAnsi" w:hAnsiTheme="minorHAnsi"/>
                <w:i/>
                <w:sz w:val="18"/>
                <w:szCs w:val="18"/>
              </w:rPr>
              <w:t xml:space="preserve">’alu Stream </w:t>
            </w:r>
          </w:p>
        </w:tc>
        <w:tc>
          <w:tcPr>
            <w:tcW w:w="1080" w:type="dxa"/>
            <w:tcBorders>
              <w:bottom w:val="single" w:sz="4" w:space="0" w:color="auto"/>
            </w:tcBorders>
            <w:shd w:val="clear" w:color="auto" w:fill="auto"/>
            <w:noWrap/>
            <w:vAlign w:val="bottom"/>
            <w:hideMark/>
          </w:tcPr>
          <w:p w14:paraId="0EB621A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tcBorders>
              <w:bottom w:val="single" w:sz="4" w:space="0" w:color="auto"/>
            </w:tcBorders>
            <w:shd w:val="clear" w:color="auto" w:fill="auto"/>
            <w:noWrap/>
            <w:vAlign w:val="bottom"/>
            <w:hideMark/>
          </w:tcPr>
          <w:p w14:paraId="7C34BA5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bottom w:val="single" w:sz="4" w:space="0" w:color="auto"/>
            </w:tcBorders>
            <w:shd w:val="clear" w:color="auto" w:fill="auto"/>
            <w:vAlign w:val="bottom"/>
          </w:tcPr>
          <w:p w14:paraId="0DDD4C7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bottom w:val="single" w:sz="4" w:space="0" w:color="auto"/>
            </w:tcBorders>
            <w:shd w:val="clear" w:color="auto" w:fill="auto"/>
            <w:vAlign w:val="bottom"/>
          </w:tcPr>
          <w:p w14:paraId="7DCB0ED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bottom w:val="single" w:sz="4" w:space="0" w:color="auto"/>
            </w:tcBorders>
            <w:shd w:val="clear" w:color="auto" w:fill="auto"/>
            <w:vAlign w:val="bottom"/>
          </w:tcPr>
          <w:p w14:paraId="7204AB3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bottom w:val="single" w:sz="4" w:space="0" w:color="auto"/>
            </w:tcBorders>
            <w:shd w:val="clear" w:color="auto" w:fill="auto"/>
            <w:vAlign w:val="bottom"/>
          </w:tcPr>
          <w:p w14:paraId="3828381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bottom w:val="single" w:sz="4" w:space="0" w:color="auto"/>
            </w:tcBorders>
            <w:shd w:val="clear" w:color="auto" w:fill="auto"/>
            <w:vAlign w:val="bottom"/>
          </w:tcPr>
          <w:p w14:paraId="79FB9FB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bottom w:val="single" w:sz="4" w:space="0" w:color="auto"/>
            </w:tcBorders>
            <w:shd w:val="clear" w:color="auto" w:fill="auto"/>
            <w:vAlign w:val="bottom"/>
          </w:tcPr>
          <w:p w14:paraId="452C25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bl>
    <w:p w14:paraId="138BC67F" w14:textId="77777777" w:rsidR="00C82448" w:rsidRPr="00676771" w:rsidRDefault="00C82448" w:rsidP="00C82448">
      <w:pPr>
        <w:pStyle w:val="NoSpacing"/>
        <w:spacing w:after="120"/>
        <w:jc w:val="both"/>
      </w:pPr>
    </w:p>
    <w:p w14:paraId="4D70035D" w14:textId="55EBE335" w:rsidR="00FF0539" w:rsidRDefault="00FF0539" w:rsidP="000622A9">
      <w:pPr>
        <w:pStyle w:val="NoSpacing"/>
        <w:spacing w:after="120"/>
        <w:ind w:firstLine="720"/>
        <w:jc w:val="both"/>
      </w:pPr>
      <w:r w:rsidRPr="00676771">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CE2BD5">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74417C57" w14:textId="77777777" w:rsidR="00C82448" w:rsidRPr="00676771" w:rsidRDefault="00C82448" w:rsidP="00C82448">
      <w:pPr>
        <w:pStyle w:val="NoSpacing"/>
        <w:keepNext/>
        <w:jc w:val="both"/>
      </w:pPr>
      <w:r w:rsidRPr="00676771">
        <w:rPr>
          <w:noProof/>
        </w:rPr>
        <w:drawing>
          <wp:inline distT="0" distB="0" distL="0" distR="0" wp14:anchorId="74499F64" wp14:editId="4774AB60">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F4C118A" w14:textId="77777777" w:rsidR="00C82448" w:rsidRPr="0073313F" w:rsidRDefault="00C82448" w:rsidP="00C82448">
      <w:pPr>
        <w:pStyle w:val="Caption"/>
        <w:jc w:val="both"/>
      </w:pPr>
      <w:r w:rsidRPr="00676771">
        <w:t xml:space="preserve">Figure </w:t>
      </w:r>
      <w:fldSimple w:instr=" SEQ Figure \* ARABIC ">
        <w:r w:rsidR="009C5404">
          <w:rPr>
            <w:noProof/>
          </w:rPr>
          <w:t>2</w:t>
        </w:r>
      </w:fldSimple>
      <w:r w:rsidRPr="00676771">
        <w:t xml:space="preserve"> Photos of the open-pit aggregate quarry in Faga'alu in 2012 (Top) and 2014 (Bottom). Photo: Messina</w:t>
      </w:r>
    </w:p>
    <w:p w14:paraId="7E4DAFD6" w14:textId="055F93CA" w:rsidR="000622A9" w:rsidRDefault="000622A9" w:rsidP="00C85A05">
      <w:pPr>
        <w:pStyle w:val="Heading2"/>
      </w:pPr>
      <w:r w:rsidRPr="00676771">
        <w:t>METHODS</w:t>
      </w:r>
    </w:p>
    <w:p w14:paraId="1DE7F488" w14:textId="74848B38" w:rsidR="00252FE3" w:rsidRDefault="00AE5D21" w:rsidP="006F58DD">
      <w:pPr>
        <w:ind w:firstLine="576"/>
      </w:pPr>
      <w:r w:rsidRPr="00703BBA">
        <w:t xml:space="preserve">A </w:t>
      </w:r>
      <w:r w:rsidR="006B5ED4">
        <w:t>nested-</w:t>
      </w:r>
      <w:r>
        <w:t>watershed approach was used to quantify the contribution of SSY from undisturbed and human-disturbed areas to total sediment loading to Faga’alu Bay</w:t>
      </w:r>
      <w:r w:rsidR="006B5ED4" w:rsidRPr="006B5ED4">
        <w:t xml:space="preserve"> </w:t>
      </w:r>
      <w:r w:rsidR="006B5ED4">
        <w:t>during baseflow, and during storm events of varying magnitude</w:t>
      </w:r>
      <w:r>
        <w:t>.</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CE2BD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6445B0D5" w14:textId="77777777" w:rsidR="00AE5D21" w:rsidRPr="00646FB0" w:rsidRDefault="00AE5D21" w:rsidP="00C85A05">
      <w:pPr>
        <w:pStyle w:val="Heading3"/>
      </w:pPr>
      <w:bookmarkStart w:id="13" w:name="_Toc389207902"/>
      <w:r>
        <w:t>Predicting event</w:t>
      </w:r>
      <w:r w:rsidRPr="00646FB0">
        <w:t xml:space="preserve"> suspended sediment yield</w:t>
      </w:r>
      <w:bookmarkEnd w:id="13"/>
      <w:r>
        <w:t xml:space="preserve"> (SSY</w:t>
      </w:r>
      <w:r w:rsidRPr="006E18FD">
        <w:rPr>
          <w:vertAlign w:val="subscript"/>
        </w:rPr>
        <w:t>EV</w:t>
      </w:r>
      <w:r>
        <w:t>)</w:t>
      </w:r>
    </w:p>
    <w:p w14:paraId="609DC7B9" w14:textId="6BABFE00" w:rsidR="00AE5D21" w:rsidRPr="00703BBA" w:rsidRDefault="00AE5D21" w:rsidP="00AE5D21">
      <w:pPr>
        <w:ind w:firstLine="720"/>
      </w:pPr>
      <w:bookmarkStart w:id="14"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w:t>
      </w:r>
      <w:r>
        <w:lastRenderedPageBreak/>
        <w:t xml:space="preserve">continuous suspended sediment load from measured or modeled discharge (Q) and suspended sediment concentration (SSC)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4"/>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47101A"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6FC87BA3"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total event precipitation (</w:t>
      </w:r>
      <w:proofErr w:type="spellStart"/>
      <w:r>
        <w:t>Psum</w:t>
      </w:r>
      <w:proofErr w:type="spellEnd"/>
      <w:r>
        <w:t xml:space="preserve">), EI30 rainfall erosivity (EI30)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006B5ED4"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p>
    <w:p w14:paraId="0C3AB4B6" w14:textId="77777777" w:rsidR="00AE5D21" w:rsidRDefault="00AE5D21" w:rsidP="00AE5D21">
      <w:pPr>
        <w:ind w:firstLine="576"/>
      </w:pPr>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47101A"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59830205"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C85A05">
      <w:pPr>
        <w:pStyle w:val="Heading3"/>
      </w:pPr>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47101A"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85A05">
      <w:pPr>
        <w:pStyle w:val="Heading3"/>
      </w:pPr>
      <w:r w:rsidRPr="00676771">
        <w:t>Data Collection</w:t>
      </w:r>
    </w:p>
    <w:p w14:paraId="76CC5FAE" w14:textId="77777777" w:rsidR="00C750FC" w:rsidRPr="00676771" w:rsidRDefault="00C750FC" w:rsidP="00C85A05">
      <w:pPr>
        <w:pStyle w:val="Heading4"/>
      </w:pPr>
      <w:r w:rsidRPr="00676771">
        <w:t>Precipitation</w:t>
      </w:r>
    </w:p>
    <w:p w14:paraId="197F9092" w14:textId="0E7B1B28" w:rsidR="00C750FC" w:rsidRPr="00676771" w:rsidRDefault="00C750FC" w:rsidP="00C750FC">
      <w:pPr>
        <w:spacing w:after="120" w:line="240" w:lineRule="auto"/>
        <w:ind w:firstLine="720"/>
        <w:jc w:val="both"/>
      </w:pPr>
      <w:r w:rsidRPr="00676771">
        <w:t xml:space="preserve">Precipitation (P) was </w:t>
      </w:r>
      <w:r w:rsidR="00252FE3">
        <w:t>measur</w:t>
      </w:r>
      <w:r w:rsidRPr="00676771">
        <w:t xml:space="preserve">ed with </w:t>
      </w:r>
      <w:proofErr w:type="spellStart"/>
      <w:r w:rsidRPr="00676771">
        <w:t>Rainwise</w:t>
      </w:r>
      <w:proofErr w:type="spellEnd"/>
      <w:r w:rsidRPr="00676771">
        <w:t xml:space="preserve"> RAINEW tippi</w:t>
      </w:r>
      <w:r w:rsidR="007213F2">
        <w:t>ng-bucket rain gages at 1 min</w:t>
      </w:r>
      <w:r w:rsidRPr="00676771">
        <w:t xml:space="preserve"> intervals at </w:t>
      </w:r>
      <w:commentRangeStart w:id="15"/>
      <w:r w:rsidRPr="00676771">
        <w:t xml:space="preserve">three locations </w:t>
      </w:r>
      <w:commentRangeEnd w:id="15"/>
      <w:r w:rsidRPr="00676771">
        <w:rPr>
          <w:rStyle w:val="CommentReference"/>
        </w:rPr>
        <w:commentReference w:id="15"/>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rsidR="00252FE3">
        <w:t xml:space="preserve">. </w:t>
      </w:r>
      <w:r w:rsidRPr="00676771">
        <w:t>Data at RG2 was only recorded January-March, 2012, to determine a relationship between elevation and precipita</w:t>
      </w:r>
      <w:r w:rsidR="007213F2">
        <w:t>tion. Precipitation at 15 min</w:t>
      </w:r>
      <w:r w:rsidRPr="00676771">
        <w:t xml:space="preserve"> intervals was also measured at the Vantage Pro Weather Station (</w:t>
      </w:r>
      <w:proofErr w:type="spellStart"/>
      <w:r w:rsidRPr="00676771">
        <w:t>Wx</w:t>
      </w:r>
      <w:proofErr w:type="spellEnd"/>
      <w:r w:rsidRPr="00676771">
        <w:t xml:space="preserve">) and used to fill any data gaps in the precipitation </w:t>
      </w:r>
      <w:r w:rsidRPr="00676771">
        <w:lastRenderedPageBreak/>
        <w:t>recorded at RG1.  The event total precipitation (</w:t>
      </w:r>
      <w:proofErr w:type="spellStart"/>
      <w:r w:rsidRPr="00676771">
        <w:t>Psum</w:t>
      </w:r>
      <w:proofErr w:type="spellEnd"/>
      <w:r w:rsidRPr="00676771">
        <w:t xml:space="preserve">) and EI30 </w:t>
      </w:r>
      <w:r w:rsidR="00643B8F">
        <w:t xml:space="preserve">for storm events </w:t>
      </w:r>
      <w:r w:rsidRPr="00676771">
        <w:t>were calculated using</w:t>
      </w:r>
      <w:r w:rsidR="00643B8F">
        <w:t xml:space="preserve"> data from</w:t>
      </w:r>
      <w:r w:rsidRPr="00676771">
        <w:t xml:space="preserve"> RG1, with data gaps filled by data from </w:t>
      </w:r>
      <w:proofErr w:type="spellStart"/>
      <w:r w:rsidRPr="00676771">
        <w:t>Wx</w:t>
      </w:r>
      <w:proofErr w:type="spellEnd"/>
      <w:r w:rsidRPr="00676771">
        <w:t>.</w:t>
      </w:r>
    </w:p>
    <w:p w14:paraId="4DD9FC57" w14:textId="77777777" w:rsidR="00C750FC" w:rsidRPr="00676771" w:rsidRDefault="00C750FC" w:rsidP="00C85A05">
      <w:pPr>
        <w:pStyle w:val="Heading4"/>
      </w:pPr>
      <w:r w:rsidRPr="00676771">
        <w:t>Discharge</w:t>
      </w:r>
    </w:p>
    <w:p w14:paraId="6191F5BE" w14:textId="10379E3E" w:rsidR="00C750FC" w:rsidRPr="00676771" w:rsidRDefault="00C750FC" w:rsidP="00C750FC">
      <w:pPr>
        <w:spacing w:after="120" w:line="240" w:lineRule="auto"/>
        <w:ind w:firstLine="720"/>
      </w:pPr>
      <w:r w:rsidRPr="00676771">
        <w:rPr>
          <w:rStyle w:val="CommentReference"/>
        </w:rPr>
        <w:commentReference w:id="16"/>
      </w:r>
      <w:r w:rsidRPr="00676771">
        <w:t>Stream discharge (Q) was derived from 15 min interval stream stage measurements, using a stage-discharge rating curve calibrated to Q</w:t>
      </w:r>
      <w:r w:rsidR="00643B8F">
        <w:t xml:space="preserve"> measurements made</w:t>
      </w:r>
      <w:r w:rsidRPr="00676771">
        <w:t xml:space="preserve">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w:t>
      </w:r>
      <w:r w:rsidR="00643B8F">
        <w:t xml:space="preserve">d at two locations in Faga’alu: FOREST and </w:t>
      </w:r>
      <w:r w:rsidRPr="00676771">
        <w:t>VILLAGE. Stream gauging sites were chosen to take advantage of existing control structures (FOREST) or stabilized streambed and banks (VILLAGE</w:t>
      </w:r>
      <w:r w:rsidR="00643B8F">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rsidR="00643B8F">
        <w:t xml:space="preserve"> to calculate stage from PT’s</w:t>
      </w:r>
      <w:r w:rsidRPr="00676771">
        <w:t xml:space="preserve"> was collected at </w:t>
      </w:r>
      <w:proofErr w:type="spellStart"/>
      <w:r w:rsidRPr="00676771">
        <w:t>Wx</w:t>
      </w:r>
      <w:proofErr w:type="spellEnd"/>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w:t>
      </w:r>
      <w:r w:rsidR="00643B8F">
        <w:t>mate Observatory at Tula (TULA)</w:t>
      </w:r>
      <w:r w:rsidRPr="00676771">
        <w:t>. Priority was given to station that was closest to the watershed with valid barometric pressure data.</w:t>
      </w:r>
    </w:p>
    <w:p w14:paraId="4F762B6A" w14:textId="4920BF99" w:rsidR="00252FE3" w:rsidRPr="00676771" w:rsidRDefault="00C750FC" w:rsidP="00252FE3">
      <w:pPr>
        <w:spacing w:after="120" w:line="240" w:lineRule="auto"/>
        <w:ind w:firstLine="720"/>
        <w:jc w:val="both"/>
      </w:pPr>
      <w:r>
        <w:t>Discharge</w:t>
      </w:r>
      <w:r w:rsidR="00643B8F">
        <w:t xml:space="preserve"> (Q)</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rsidR="00CE2BD5">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487481CE" w14:textId="77777777" w:rsidR="00C750FC" w:rsidRPr="00676771" w:rsidRDefault="00C750FC" w:rsidP="00C750FC">
      <w:pPr>
        <w:spacing w:after="120" w:line="240" w:lineRule="auto"/>
      </w:pPr>
      <w:r w:rsidRPr="00676771">
        <w:t>Suspended Sediment Discharge</w:t>
      </w:r>
    </w:p>
    <w:p w14:paraId="38A48F75" w14:textId="2CC3EA0D" w:rsidR="00C750FC" w:rsidRDefault="00C750FC" w:rsidP="00C750FC">
      <w:pPr>
        <w:ind w:firstLine="720"/>
        <w:jc w:val="both"/>
      </w:pPr>
      <w:r w:rsidRPr="00676771">
        <w:t xml:space="preserve">Suspended sediment concentration (SSC) </w:t>
      </w:r>
      <w:r w:rsidR="007213F2">
        <w:t>at 15 min</w:t>
      </w:r>
      <w:r>
        <w:t xml:space="preserve">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rsidR="007213F2">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26E04C91" w14:textId="77777777" w:rsidR="007213F2" w:rsidRDefault="00C750FC" w:rsidP="00C750FC">
      <w:pPr>
        <w:ind w:firstLine="720"/>
        <w:jc w:val="both"/>
      </w:pPr>
      <w:commentRangeStart w:id="17"/>
      <w:r>
        <w:t xml:space="preserve">Turbidity </w:t>
      </w:r>
      <w:r w:rsidR="007213F2">
        <w:t xml:space="preserve">(T) </w:t>
      </w:r>
      <w:r>
        <w:t>was me</w:t>
      </w:r>
      <w:r w:rsidR="007213F2">
        <w:t>asured at 5 min</w:t>
      </w:r>
      <w:r>
        <w:t xml:space="preserve"> intervals at FOREST</w:t>
      </w:r>
      <w:r w:rsidR="007213F2">
        <w:t xml:space="preserve"> and</w:t>
      </w:r>
      <w:r>
        <w:t xml:space="preserve"> VILLAGE.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w:t>
      </w:r>
      <w:r w:rsidR="007213F2">
        <w:t xml:space="preserve">but </w:t>
      </w:r>
      <w:r>
        <w:t>no data</w:t>
      </w:r>
      <w:r w:rsidR="007213F2">
        <w:t xml:space="preserve"> was recorded</w:t>
      </w:r>
      <w:r>
        <w:t xml:space="preserve">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w:t>
      </w:r>
      <w:r w:rsidR="007213F2">
        <w:t>previously deployed at</w:t>
      </w:r>
      <w:r>
        <w:t xml:space="preserve"> VILLAGE was repaired and redeployed at FOREST June 2013 to October 2013, and January 2014 to August 2014. Turbidity of grab samples was also measured in the laboratory by a LaMotte 20/20 turbidimeter (LAB) to com</w:t>
      </w:r>
      <w:r w:rsidR="007213F2">
        <w:t>pare to T measured in the field.</w:t>
      </w:r>
      <w:r>
        <w:t xml:space="preserve"> Turbidity</w:t>
      </w:r>
      <w:r w:rsidR="007213F2">
        <w:t xml:space="preserve"> data was resampled to 15 min</w:t>
      </w:r>
      <w:r>
        <w:t xml:space="preserve"> intervals </w:t>
      </w:r>
      <w:r w:rsidR="007213F2">
        <w:t>corresponding to</w:t>
      </w:r>
      <w:r>
        <w:t xml:space="preserve">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7"/>
      <w:r>
        <w:rPr>
          <w:rStyle w:val="CommentReference"/>
        </w:rPr>
        <w:commentReference w:id="17"/>
      </w:r>
      <w:r w:rsidRPr="00484DA2">
        <w:t xml:space="preserve"> </w:t>
      </w:r>
    </w:p>
    <w:p w14:paraId="1C204A42" w14:textId="05E627FA" w:rsidR="00C750FC" w:rsidRDefault="00C750FC" w:rsidP="00C750FC">
      <w:pPr>
        <w:ind w:firstLine="720"/>
        <w:jc w:val="both"/>
      </w:pPr>
      <w:r>
        <w:t>The VILLAGE-YSI rating was used to convert turbidity from all instruments to SSC, due to its good fit over the full range of SSC samples</w:t>
      </w:r>
    </w:p>
    <w:p w14:paraId="1DCD75C9" w14:textId="46FA3110" w:rsidR="00C750FC" w:rsidRDefault="00C750FC" w:rsidP="00C750FC">
      <w:pPr>
        <w:ind w:firstLine="576"/>
        <w:jc w:val="both"/>
        <w:rPr>
          <w:noProof/>
        </w:rPr>
      </w:pPr>
      <w:r>
        <w:t xml:space="preserve">Stream water samples </w:t>
      </w:r>
      <w:r w:rsidR="00905A9A">
        <w:t xml:space="preserve">for SSC </w:t>
      </w:r>
      <w:r>
        <w:t xml:space="preserve">were collected by dip sampling with 500mL </w:t>
      </w:r>
      <w:r w:rsidR="00905A9A">
        <w:t xml:space="preserve">HDPE bottles at FOREST, QUARRY, </w:t>
      </w:r>
      <w:r w:rsidR="007213F2">
        <w:t xml:space="preserve">and </w:t>
      </w:r>
      <w:r>
        <w:t>VILLAGE, and by ISCO 3700 Autosamplers at QUARRY</w:t>
      </w:r>
      <w:r w:rsidR="007213F2">
        <w:t xml:space="preserve">. </w:t>
      </w:r>
      <w:r>
        <w:t xml:space="preserve">Other sites were sampled opportunistically during storm events. </w:t>
      </w:r>
      <w:commentRangeStart w:id="18"/>
      <w:r>
        <w:rPr>
          <w:noProof/>
        </w:rPr>
        <w:t xml:space="preserve">From January 6, 2012, to February 26, 2014, </w:t>
      </w:r>
      <w:r w:rsidR="00905A9A">
        <w:rPr>
          <w:noProof/>
        </w:rPr>
        <w:t xml:space="preserve">610 samples were </w:t>
      </w:r>
      <w:r w:rsidR="00905A9A">
        <w:rPr>
          <w:noProof/>
        </w:rPr>
        <w:lastRenderedPageBreak/>
        <w:t>collected at 12</w:t>
      </w:r>
      <w:r>
        <w:rPr>
          <w:noProof/>
        </w:rPr>
        <w:t xml:space="preserve"> sites in Faga’alu and analyzed for SSC. </w:t>
      </w:r>
      <w:r w:rsidR="00905A9A">
        <w:t xml:space="preserve">Samples were analyzed in the field using gravimetric methods </w:t>
      </w:r>
      <w:r w:rsidR="00905A9A">
        <w:fldChar w:fldCharType="begin" w:fldLock="1"/>
      </w:r>
      <w:r w:rsidR="00CE2BD5">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rsidR="00905A9A">
        <w:fldChar w:fldCharType="separate"/>
      </w:r>
      <w:r w:rsidR="00905A9A" w:rsidRPr="00905A9A">
        <w:rPr>
          <w:noProof/>
        </w:rPr>
        <w:t>(Gray et al., 2000)</w:t>
      </w:r>
      <w:r w:rsidR="00905A9A">
        <w:fldChar w:fldCharType="end"/>
      </w:r>
      <w:r w:rsidR="00905A9A">
        <w:t xml:space="preserve">. </w:t>
      </w:r>
      <w:r>
        <w:t>Water samples were vacuum filtered on 47mm, 0.7um Millipore AP40 glass fiber filters, oven dried at 100˚C for one hour, cooled and weighed to determine SSC (mg/L</w:t>
      </w:r>
      <w:r w:rsidR="00905A9A">
        <w:t>)</w:t>
      </w:r>
      <w:r>
        <w:t>.</w:t>
      </w:r>
      <w:r>
        <w:rPr>
          <w:noProof/>
        </w:rPr>
        <w:t xml:space="preserve"> </w:t>
      </w:r>
      <w:commentRangeEnd w:id="18"/>
      <w:r>
        <w:rPr>
          <w:rStyle w:val="CommentReference"/>
        </w:rPr>
        <w:commentReference w:id="18"/>
      </w:r>
      <w:commentRangeStart w:id="19"/>
      <w:r>
        <w:rPr>
          <w:noProof/>
        </w:rPr>
        <w:t xml:space="preserve">Three main sampling locations in Faga’alu are the focus in this analysis: 1) Upstream (FOREST)(n=55), 2) immediately downstream of the Quarry (QUARRY)(n=247), and 3) Downstream (VILLAGE)(n=155). </w:t>
      </w:r>
      <w:commentRangeEnd w:id="19"/>
      <w:r>
        <w:rPr>
          <w:rStyle w:val="CommentReference"/>
        </w:rPr>
        <w:commentReference w:id="19"/>
      </w:r>
    </w:p>
    <w:p w14:paraId="6E2C4F26" w14:textId="77777777" w:rsidR="00C750FC" w:rsidRDefault="00C750FC" w:rsidP="00C85A05">
      <w:pPr>
        <w:pStyle w:val="Heading3"/>
        <w:rPr>
          <w:noProof/>
        </w:rPr>
      </w:pPr>
      <w:r>
        <w:rPr>
          <w:noProof/>
        </w:rPr>
        <w:t>Measurement Uncertainty</w:t>
      </w:r>
    </w:p>
    <w:p w14:paraId="34E5484F" w14:textId="07E8B1D8"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w:t>
      </w:r>
      <w:r w:rsidR="00905A9A">
        <w:t>ing models of stage-discharge (s</w:t>
      </w:r>
      <w:r>
        <w:t>tage-Q) and</w:t>
      </w:r>
      <w:r w:rsidR="00905A9A">
        <w:t xml:space="preserve"> turbidity-suspended sediment concentration</w:t>
      </w:r>
      <w:r>
        <w:t xml:space="preserve"> </w:t>
      </w:r>
      <w:r w:rsidR="00905A9A">
        <w:t>(</w:t>
      </w:r>
      <w:r>
        <w:t>T-SSC</w:t>
      </w:r>
      <w:r w:rsidR="00905A9A">
        <w:t>)</w:t>
      </w:r>
      <w:r>
        <w:t xml:space="preserve"> </w:t>
      </w:r>
      <w:r>
        <w:fldChar w:fldCharType="begin" w:fldLock="1"/>
      </w:r>
      <w:r w:rsidR="00CE2BD5">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rsidR="00CE2BD5">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1A6F557A" w:rsidR="00C750FC" w:rsidRDefault="00C750FC" w:rsidP="00D33038">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rsidR="00CE2BD5">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2836595E"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C85A05">
      <w:pPr>
        <w:pStyle w:val="Heading2"/>
      </w:pPr>
      <w:r>
        <w:t>RESULTS</w:t>
      </w:r>
    </w:p>
    <w:p w14:paraId="1C9CED4B" w14:textId="77777777" w:rsidR="00BD5D91" w:rsidRDefault="00BD5D91" w:rsidP="00C85A05">
      <w:pPr>
        <w:pStyle w:val="Heading3"/>
      </w:pPr>
      <w:r>
        <w:t>Field Data Collection</w:t>
      </w:r>
    </w:p>
    <w:p w14:paraId="263F4928" w14:textId="77777777" w:rsidR="00BD5D91" w:rsidRDefault="00BD5D91" w:rsidP="00C85A05">
      <w:pPr>
        <w:pStyle w:val="Heading4"/>
      </w:pPr>
      <w:r>
        <w:t>Precipitation</w:t>
      </w:r>
    </w:p>
    <w:p w14:paraId="00A0518B" w14:textId="08558E8E" w:rsidR="00BD5D91" w:rsidRDefault="00905A9A" w:rsidP="00BD5D91">
      <w:pPr>
        <w:ind w:firstLine="720"/>
        <w:jc w:val="both"/>
      </w:pPr>
      <w:r>
        <w:t xml:space="preserve">Annual precipitation measured at RG1 was 3,350mm and 3,443mm in 2012 and 2013 respectively. </w:t>
      </w:r>
      <w:commentRangeStart w:id="20"/>
      <w:commentRangeStart w:id="21"/>
      <w:r>
        <w:t xml:space="preserve">These annual rainfall amounts are approximately 73% of long-term </w:t>
      </w:r>
      <w:r w:rsidRPr="00EC68DA">
        <w:t>Parameter-elevation Relationships on Independent Slopes Model</w:t>
      </w:r>
      <w:r>
        <w:t xml:space="preserve"> (PRISM) rainfall data (=4500-4800mm)</w:t>
      </w:r>
      <w:commentRangeEnd w:id="20"/>
      <w:r>
        <w:rPr>
          <w:rStyle w:val="CommentReference"/>
        </w:rPr>
        <w:commentReference w:id="20"/>
      </w:r>
      <w:commentRangeEnd w:id="21"/>
      <w:r>
        <w:rPr>
          <w:rStyle w:val="CommentReference"/>
        </w:rPr>
        <w:commentReference w:id="21"/>
      </w:r>
      <w:r>
        <w:t>(</w:t>
      </w:r>
      <w:r>
        <w:fldChar w:fldCharType="begin"/>
      </w:r>
      <w:r>
        <w:instrText xml:space="preserve"> REF _Ref383161755 \h  \* MERGEFORMAT </w:instrText>
      </w:r>
      <w:r>
        <w:fldChar w:fldCharType="end"/>
      </w:r>
      <w:r>
        <w:t xml:space="preserve">; </w:t>
      </w:r>
      <w:r>
        <w:fldChar w:fldCharType="begin" w:fldLock="1"/>
      </w:r>
      <w:r w:rsidR="00CE2BD5">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r w:rsidR="00672738">
        <w:t>Comparison of</w:t>
      </w:r>
      <w:r w:rsidR="00BD5D91">
        <w:t xml:space="preserve"> rain gauge</w:t>
      </w:r>
      <w:r w:rsidR="00672738">
        <w:t xml:space="preserve"> data </w:t>
      </w:r>
      <w:r w:rsidR="00BD5D91">
        <w:t xml:space="preserve">didn’t show any orographic relationship between RG1 and </w:t>
      </w:r>
      <w:proofErr w:type="spellStart"/>
      <w:r w:rsidR="00BD5D91">
        <w:t>Wx</w:t>
      </w:r>
      <w:proofErr w:type="spellEnd"/>
      <w:r w:rsidR="00BD5D91">
        <w:t>, or RG1 and RG2, so precipitation was assumed to be homogenous over the watershed for all analyses</w:t>
      </w:r>
      <w:r w:rsidR="00672738">
        <w:t>.</w:t>
      </w:r>
      <w:r w:rsidR="00BD5D91">
        <w:t xml:space="preserve"> Rain gauges could only be placed as high as ~300m</w:t>
      </w:r>
      <w:r w:rsidR="001F3934">
        <w:t xml:space="preserve"> (RG2)</w:t>
      </w:r>
      <w:r w:rsidR="00BD5D91">
        <w:t xml:space="preserve">, though the highest point in the watershed is ~600m. </w:t>
      </w:r>
      <w:r>
        <w:t xml:space="preserve">Long-term rain gage records show a strong precipitation gradient with increasing elevation, with average precipitation of 3-4,000mm on the lowlands, increasing to more than 6,350mm at the highest elevations around the harbor (Mt. Alava and Matafao Peak) </w:t>
      </w:r>
      <w:r>
        <w:fldChar w:fldCharType="begin" w:fldLock="1"/>
      </w:r>
      <w:r w:rsidR="00CE2BD5">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id" : "ITEM-3", "itemData" : { "author" : [ { "dropping-particle" : "", "family" : "Craig", "given" : "Peter", "non-dropping-particle" : "", "parse-names" : false, "suffix" : "" } ], "editor" : [ { "dropping-particle" : "", "family" : "Samoa", "given" : "National Park of American", "non-dropping-particle" : "", "parse-names" : false, "suffix" : "" } ], "id" : "ITEM-3",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Wong, 1996)" }, "properties" : { "noteIndex" : 0 }, "schema" : "https://github.com/citation-style-language/schema/raw/master/csl-citation.json" }</w:instrText>
      </w:r>
      <w:r>
        <w:fldChar w:fldCharType="separate"/>
      </w:r>
      <w:r w:rsidR="00CE2BD5" w:rsidRPr="00CE2BD5">
        <w:rPr>
          <w:noProof/>
        </w:rPr>
        <w:t>(Craig, 2009; Dames &amp; Moore, 1981; Wong, 1996)</w:t>
      </w:r>
      <w:r>
        <w:fldChar w:fldCharType="end"/>
      </w:r>
      <w:r>
        <w:t xml:space="preserve">. Rainfall records from 1903-1973 show average precipitation is </w:t>
      </w:r>
      <w:r w:rsidR="00672738">
        <w:t xml:space="preserve">6,350mm </w:t>
      </w:r>
      <w:r>
        <w:t xml:space="preserve"> at Matafao peak, </w:t>
      </w:r>
      <w:r w:rsidR="00672738">
        <w:t>5,300mm</w:t>
      </w:r>
      <w:r>
        <w:t xml:space="preserve"> at Matafao Dam and about </w:t>
      </w:r>
      <w:r w:rsidR="00672738">
        <w:t>3,800mm</w:t>
      </w:r>
      <w:r>
        <w:t xml:space="preserve"> on the coastal plain </w:t>
      </w:r>
      <w:r>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CE2BD5" w:rsidRPr="00CE2BD5">
        <w:rPr>
          <w:noProof/>
        </w:rPr>
        <w:t>(Tonkin &amp; Taylor International Ltd., 1989)</w:t>
      </w:r>
      <w:r>
        <w:fldChar w:fldCharType="end"/>
      </w:r>
      <w:r>
        <w:t xml:space="preserve">. </w:t>
      </w:r>
      <w:r w:rsidR="00BD5D91">
        <w:t xml:space="preserve">Rainfall data measured at higher elevations would be useful to determine a more robust orographic rainfall relationship. </w:t>
      </w:r>
    </w:p>
    <w:p w14:paraId="1ACD800B" w14:textId="34EA16EA" w:rsidR="001F3934" w:rsidRDefault="00350E8D" w:rsidP="00C85A05">
      <w:pPr>
        <w:pStyle w:val="Heading4"/>
      </w:pPr>
      <w:r>
        <w:t>Discharge</w:t>
      </w:r>
    </w:p>
    <w:p w14:paraId="137DE8A0" w14:textId="466DDA97" w:rsidR="00350E8D" w:rsidRDefault="00350E8D" w:rsidP="00350E8D">
      <w:pPr>
        <w:spacing w:after="120" w:line="240" w:lineRule="auto"/>
        <w:ind w:firstLine="720"/>
        <w:jc w:val="both"/>
      </w:pPr>
      <w:r>
        <w:rPr>
          <w:rStyle w:val="CommentReference"/>
        </w:rPr>
        <w:commentReference w:id="22"/>
      </w:r>
      <w:r>
        <w:rPr>
          <w:rStyle w:val="CommentReference"/>
        </w:rPr>
        <w:commentReference w:id="23"/>
      </w:r>
      <w:r w:rsidR="00826278">
        <w:t>The non</w:t>
      </w:r>
      <w:r>
        <w:t xml:space="preserve">-linear rating curve </w:t>
      </w:r>
      <w:r w:rsidR="00CE2BD5">
        <w:t>(3</w:t>
      </w:r>
      <w:r w:rsidR="00CE2BD5" w:rsidRPr="00CE2BD5">
        <w:rPr>
          <w:vertAlign w:val="superscript"/>
        </w:rPr>
        <w:t>rd</w:t>
      </w:r>
      <w:r w:rsidR="00CE2BD5">
        <w:t xml:space="preserve"> order polynomial) </w:t>
      </w:r>
      <w:r w:rsidR="00826278">
        <w:t xml:space="preserve">fit to </w:t>
      </w:r>
      <w:r w:rsidR="00CE2BD5">
        <w:t>discharge predicted by Manning’s (n=0.50)</w:t>
      </w:r>
      <w:r w:rsidR="00826278">
        <w:t xml:space="preserve"> </w:t>
      </w:r>
      <w:r>
        <w:t xml:space="preserve">was selected at the VILLAGE site. A-V measurements could not be made at high discharges at FOREST due </w:t>
      </w:r>
      <w:r>
        <w:lastRenderedPageBreak/>
        <w:t xml:space="preserve">to safety concerns so a rating curve was developed using </w:t>
      </w:r>
      <w:r w:rsidR="00CE2BD5">
        <w:t xml:space="preserve">HEC-RAS </w:t>
      </w:r>
      <w:r w:rsidR="00CE2BD5">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00CE2BD5">
        <w:fldChar w:fldCharType="separate"/>
      </w:r>
      <w:r w:rsidR="00CE2BD5" w:rsidRPr="00CE2BD5">
        <w:rPr>
          <w:noProof/>
        </w:rPr>
        <w:t>(Brunner, 2010)</w:t>
      </w:r>
      <w:r w:rsidR="00CE2BD5">
        <w:fldChar w:fldCharType="end"/>
      </w:r>
      <w:r>
        <w:t xml:space="preserve">. Discharge was characterized by periods of low but perennial baseflow (FOREST: 7-53 L/sec), punctuated by short, flashy hydrograph peaks (FOREST: max </w:t>
      </w:r>
      <w:r w:rsidR="009E0CA5" w:rsidRPr="009E0CA5">
        <w:t>6</w:t>
      </w:r>
      <w:r w:rsidR="009E0CA5">
        <w:t>,</w:t>
      </w:r>
      <w:r w:rsidR="009E0CA5" w:rsidRPr="009E0CA5">
        <w:t>873</w:t>
      </w:r>
      <w:r w:rsidR="009E0CA5">
        <w:t xml:space="preserve"> </w:t>
      </w:r>
      <w:r>
        <w:t>L/</w:t>
      </w:r>
      <w:commentRangeStart w:id="24"/>
      <w:commentRangeStart w:id="25"/>
      <w:r>
        <w:t>sec</w:t>
      </w:r>
      <w:commentRangeEnd w:id="24"/>
      <w:r>
        <w:rPr>
          <w:rStyle w:val="CommentReference"/>
        </w:rPr>
        <w:commentReference w:id="24"/>
      </w:r>
      <w:commentRangeEnd w:id="25"/>
      <w:r w:rsidR="00CE2BD5">
        <w:t xml:space="preserve">, VILLAGE: max </w:t>
      </w:r>
      <w:r>
        <w:rPr>
          <w:rStyle w:val="CommentReference"/>
        </w:rPr>
        <w:commentReference w:id="25"/>
      </w:r>
      <w:r w:rsidR="00CE2BD5" w:rsidRPr="00CE2BD5">
        <w:t xml:space="preserve"> 101</w:t>
      </w:r>
      <w:r w:rsidR="00CE2BD5">
        <w:t>,</w:t>
      </w:r>
      <w:r w:rsidR="00CE2BD5" w:rsidRPr="00CE2BD5">
        <w:t>110</w:t>
      </w:r>
      <w:r w:rsidR="00CE2BD5">
        <w:t xml:space="preserve"> L/sec</w:t>
      </w:r>
      <w:r>
        <w:t xml:space="preserve">). </w:t>
      </w:r>
    </w:p>
    <w:p w14:paraId="27BE2E4E" w14:textId="71E91F76" w:rsidR="007213F2" w:rsidRDefault="00F36E98" w:rsidP="007213F2">
      <w:pPr>
        <w:spacing w:after="120" w:line="240" w:lineRule="auto"/>
        <w:jc w:val="both"/>
      </w:pPr>
      <w:r>
        <w:object w:dxaOrig="8641" w:dyaOrig="4305" w14:anchorId="1768F3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15.25pt" o:ole="">
            <v:imagedata r:id="rId11" o:title=""/>
          </v:shape>
          <o:OLEObject Type="Embed" ProgID="AcroExch.Document.7" ShapeID="_x0000_i1025" DrawAspect="Content" ObjectID="_1485703218" r:id="rId12"/>
        </w:object>
      </w:r>
      <w:r w:rsidR="004510EB">
        <w:rPr>
          <w:rStyle w:val="CommentReference"/>
        </w:rPr>
        <w:commentReference w:id="26"/>
      </w:r>
    </w:p>
    <w:p w14:paraId="3043AC7A" w14:textId="77777777" w:rsidR="00F36E98" w:rsidRDefault="00F36E98" w:rsidP="007213F2">
      <w:pPr>
        <w:spacing w:after="120" w:line="240" w:lineRule="auto"/>
        <w:jc w:val="both"/>
      </w:pPr>
      <w:r>
        <w:object w:dxaOrig="8641" w:dyaOrig="4305" w14:anchorId="31BDC7BB">
          <v:shape id="_x0000_i1026" type="#_x0000_t75" style="width:6in;height:215.25pt" o:ole="">
            <v:imagedata r:id="rId13" o:title=""/>
          </v:shape>
          <o:OLEObject Type="Embed" ProgID="AcroExch.Document.7" ShapeID="_x0000_i1026" DrawAspect="Content" ObjectID="_1485703219" r:id="rId14"/>
        </w:object>
      </w:r>
    </w:p>
    <w:p w14:paraId="29B06FD7" w14:textId="77777777" w:rsidR="00A3292F" w:rsidRDefault="00A3292F" w:rsidP="007213F2">
      <w:pPr>
        <w:spacing w:after="120" w:line="240" w:lineRule="auto"/>
        <w:jc w:val="both"/>
      </w:pPr>
      <w:r>
        <w:object w:dxaOrig="8641" w:dyaOrig="6465" w14:anchorId="70BF4BEA">
          <v:shape id="_x0000_i1027" type="#_x0000_t75" style="width:6in;height:323.25pt" o:ole="">
            <v:imagedata r:id="rId15" o:title=""/>
          </v:shape>
          <o:OLEObject Type="Embed" ProgID="AcroExch.Document.7" ShapeID="_x0000_i1027" DrawAspect="Content" ObjectID="_1485703220" r:id="rId16"/>
        </w:object>
      </w:r>
    </w:p>
    <w:p w14:paraId="0EA5F7D6" w14:textId="643D754E" w:rsidR="00DA6E87" w:rsidRDefault="00350E8D" w:rsidP="00C85A05">
      <w:pPr>
        <w:pStyle w:val="Heading4"/>
      </w:pPr>
      <w:r>
        <w:t>Suspended Sediment Concentration</w:t>
      </w:r>
    </w:p>
    <w:p w14:paraId="54EAEE18" w14:textId="0C5CC9A6" w:rsidR="00350E8D" w:rsidRDefault="00350E8D" w:rsidP="00350E8D">
      <w:pPr>
        <w:ind w:firstLine="576"/>
        <w:jc w:val="both"/>
        <w:rPr>
          <w:noProof/>
        </w:rPr>
      </w:pPr>
      <w:commentRangeStart w:id="27"/>
      <w:r>
        <w:rPr>
          <w:noProof/>
        </w:rPr>
        <w:t>M</w:t>
      </w:r>
      <w:r w:rsidR="00826278">
        <w:rPr>
          <w:noProof/>
        </w:rPr>
        <w:t xml:space="preserve">ean SSC values </w:t>
      </w:r>
      <w:r>
        <w:rPr>
          <w:noProof/>
        </w:rPr>
        <w:t>(baseflow and stormflow ) were lowest at the FOREST site (32mg/L),</w:t>
      </w:r>
      <w:r w:rsidR="00E47169">
        <w:rPr>
          <w:noProof/>
        </w:rPr>
        <w:t xml:space="preserve"> and</w:t>
      </w:r>
      <w:r>
        <w:rPr>
          <w:noProof/>
        </w:rPr>
        <w:t xml:space="preserve"> </w:t>
      </w:r>
      <w:r w:rsidR="00E47169">
        <w:rPr>
          <w:noProof/>
        </w:rPr>
        <w:t>highest at the QUARRY (213mg/L)</w:t>
      </w:r>
      <w:r>
        <w:rPr>
          <w:noProof/>
        </w:rPr>
        <w:t xml:space="preserve"> and the donwstre</w:t>
      </w:r>
      <w:r w:rsidR="00555C0F">
        <w:rPr>
          <w:noProof/>
        </w:rPr>
        <w:t>am VILLAGE</w:t>
      </w:r>
      <w:r w:rsidR="00826278">
        <w:rPr>
          <w:noProof/>
        </w:rPr>
        <w:t xml:space="preserve"> site (145</w:t>
      </w:r>
      <w:r>
        <w:rPr>
          <w:noProof/>
        </w:rPr>
        <w:t>mg/L</w:t>
      </w:r>
      <w:r w:rsidR="00555C0F">
        <w:rPr>
          <w:noProof/>
        </w:rPr>
        <w:t>)</w:t>
      </w:r>
      <w:r>
        <w:rPr>
          <w:noProof/>
        </w:rPr>
        <w:t xml:space="preserve"> . </w:t>
      </w:r>
      <w:commentRangeEnd w:id="27"/>
      <w:r>
        <w:rPr>
          <w:rStyle w:val="CommentReference"/>
        </w:rPr>
        <w:commentReference w:id="27"/>
      </w:r>
      <w:r>
        <w:rPr>
          <w:noProof/>
        </w:rPr>
        <w:t>Maximum SSC values were 500mg/L, 12,600 mg/L, and 3,500 mg/L at the upstream (FOREST), quarry (QUARRY), and downstream (VILLAGE) sites, respec</w:t>
      </w:r>
      <w:r w:rsidR="00E47169">
        <w:rPr>
          <w:noProof/>
        </w:rPr>
        <w:t>tively.  The maximum SSC values at QUARRY</w:t>
      </w:r>
      <w:r>
        <w:rPr>
          <w:noProof/>
        </w:rPr>
        <w:t xml:space="preserve"> (12,600 mg/L ) and </w:t>
      </w:r>
      <w:r w:rsidR="00E47169">
        <w:rPr>
          <w:noProof/>
        </w:rPr>
        <w:t xml:space="preserve">VILLAGE </w:t>
      </w:r>
      <w:r>
        <w:rPr>
          <w:noProof/>
        </w:rPr>
        <w:t>(3,500 mg/L) sites were sampled during the same event March 5, 2012, during fai</w:t>
      </w:r>
      <w:r w:rsidR="00E47169">
        <w:rPr>
          <w:noProof/>
        </w:rPr>
        <w:t>rly low discharge (Q_VILLAGE=325</w:t>
      </w:r>
      <w:r>
        <w:rPr>
          <w:noProof/>
        </w:rPr>
        <w:t xml:space="preserve"> L/sec). The maximum SSC value for the upstream site (500 mg/L) was sampled on April 23,2013 at high discharge (Q_FOREST=</w:t>
      </w:r>
      <w:r w:rsidR="00E47169" w:rsidRPr="00E47169">
        <w:t xml:space="preserve"> </w:t>
      </w:r>
      <w:r w:rsidR="00E47169">
        <w:rPr>
          <w:noProof/>
        </w:rPr>
        <w:t xml:space="preserve">3,600 </w:t>
      </w:r>
      <w:r>
        <w:rPr>
          <w:noProof/>
        </w:rPr>
        <w:t>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p w14:paraId="42CA9816" w14:textId="77777777" w:rsidR="00E47169" w:rsidRDefault="00E47169" w:rsidP="00E47169">
      <w:pPr>
        <w:ind w:firstLine="576"/>
        <w:jc w:val="both"/>
      </w:pPr>
      <w:r>
        <w:rPr>
          <w:noProof/>
        </w:rPr>
        <w:t>At FOREST, 33 samples (60%) were taken during stormflow conditions (Q_DAM&gt;54 L/sec), with mean SSC of 44 mg/L. At QUARRY, 127 samples (</w:t>
      </w:r>
      <w:commentRangeStart w:id="28"/>
      <w:r>
        <w:rPr>
          <w:noProof/>
        </w:rPr>
        <w:t>48%</w:t>
      </w:r>
      <w:commentRangeEnd w:id="28"/>
      <w:r>
        <w:rPr>
          <w:rStyle w:val="CommentReference"/>
        </w:rPr>
        <w:commentReference w:id="28"/>
      </w:r>
      <w:r>
        <w:rPr>
          <w:noProof/>
        </w:rPr>
        <w:t xml:space="preserve"> of all samples) were taken during </w:t>
      </w:r>
      <w:commentRangeStart w:id="29"/>
      <w:r>
        <w:rPr>
          <w:noProof/>
        </w:rPr>
        <w:t xml:space="preserve">stormflow conditions </w:t>
      </w:r>
      <w:commentRangeEnd w:id="29"/>
      <w:r>
        <w:rPr>
          <w:rStyle w:val="CommentReference"/>
        </w:rPr>
        <w:commentReference w:id="29"/>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This pattern of SSC values suggests there is a large input of sediment downstream of FOREST at the quarry, and then SSC is diluted by addition of stormflow with lower SSC between QUARRY and VILLAGE.</w:t>
      </w:r>
      <w:r w:rsidRPr="00E47169">
        <w:t xml:space="preserve"> </w:t>
      </w:r>
    </w:p>
    <w:p w14:paraId="7A724B26" w14:textId="71394A0C" w:rsidR="00E47169" w:rsidRDefault="00E47169" w:rsidP="00E47169">
      <w:pPr>
        <w:ind w:firstLine="576"/>
        <w:jc w:val="both"/>
      </w:pPr>
      <w:commentRangeStart w:id="30"/>
      <w:r>
        <w:t xml:space="preserve">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w:t>
      </w:r>
      <w:r>
        <w:lastRenderedPageBreak/>
        <w:t>storms causes higher total sediment loading, the instantaneous SSC are lower due to dilution by 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30"/>
      <w:r>
        <w:rPr>
          <w:rStyle w:val="CommentReference"/>
        </w:rPr>
        <w:commentReference w:id="30"/>
      </w:r>
    </w:p>
    <w:p w14:paraId="28923D33" w14:textId="77777777" w:rsidR="009C5404" w:rsidRDefault="009C5404" w:rsidP="009C5404">
      <w:pPr>
        <w:keepNext/>
        <w:ind w:firstLine="576"/>
        <w:jc w:val="both"/>
      </w:pPr>
      <w:r>
        <w:object w:dxaOrig="6481" w:dyaOrig="4305" w14:anchorId="47B512CF">
          <v:shape id="_x0000_i1028" type="#_x0000_t75" style="width:324pt;height:215.25pt" o:ole="">
            <v:imagedata r:id="rId17" o:title=""/>
          </v:shape>
          <o:OLEObject Type="Embed" ProgID="AcroExch.Document.7" ShapeID="_x0000_i1028" DrawAspect="Content" ObjectID="_1485703221" r:id="rId18"/>
        </w:object>
      </w:r>
    </w:p>
    <w:p w14:paraId="0C58DA22" w14:textId="12E181DC" w:rsidR="009C5404" w:rsidRDefault="009C5404" w:rsidP="009C5404">
      <w:pPr>
        <w:pStyle w:val="Caption"/>
        <w:jc w:val="both"/>
      </w:pPr>
      <w:r>
        <w:t xml:space="preserve">Figure </w:t>
      </w:r>
      <w:fldSimple w:instr=" SEQ Figure \* ARABIC ">
        <w:r>
          <w:rPr>
            <w:noProof/>
          </w:rPr>
          <w:t>3</w:t>
        </w:r>
      </w:fldSimple>
      <w:r>
        <w:t>. SSC boxplots, STORMFLOW  ONLY, NO AUTOSAMPLER</w:t>
      </w:r>
    </w:p>
    <w:p w14:paraId="4C55BBA1" w14:textId="77777777" w:rsidR="009C5404" w:rsidRDefault="009C5404" w:rsidP="009C5404">
      <w:pPr>
        <w:keepNext/>
        <w:ind w:firstLine="576"/>
        <w:jc w:val="both"/>
      </w:pPr>
      <w:r>
        <w:object w:dxaOrig="8641" w:dyaOrig="4305" w14:anchorId="716D6216">
          <v:shape id="_x0000_i1029" type="#_x0000_t75" style="width:6in;height:215.25pt" o:ole="">
            <v:imagedata r:id="rId19" o:title=""/>
          </v:shape>
          <o:OLEObject Type="Embed" ProgID="AcroExch.Document.7" ShapeID="_x0000_i1029" DrawAspect="Content" ObjectID="_1485703222" r:id="rId20"/>
        </w:object>
      </w:r>
    </w:p>
    <w:p w14:paraId="38E9E30D" w14:textId="5F99305E" w:rsidR="009C5404" w:rsidRDefault="009C5404" w:rsidP="009C5404">
      <w:pPr>
        <w:pStyle w:val="Caption"/>
        <w:jc w:val="both"/>
      </w:pPr>
      <w:r>
        <w:t xml:space="preserve">Figure </w:t>
      </w:r>
      <w:fldSimple w:instr=" SEQ Figure \* ARABIC ">
        <w:r>
          <w:rPr>
            <w:noProof/>
          </w:rPr>
          <w:t>4</w:t>
        </w:r>
      </w:fldSimple>
      <w:r>
        <w:t>. Discharge-Concentration INCLUDES BASEFLOW AND AUTOSAMPLER</w:t>
      </w:r>
    </w:p>
    <w:p w14:paraId="66FB56EC" w14:textId="687C207E" w:rsidR="00350E8D" w:rsidRDefault="007D2100" w:rsidP="00350E8D">
      <w:pPr>
        <w:ind w:firstLine="576"/>
        <w:rPr>
          <w:noProof/>
        </w:rPr>
      </w:pPr>
      <w:r>
        <w:rPr>
          <w:rStyle w:val="CommentReference"/>
        </w:rPr>
        <w:commentReference w:id="31"/>
      </w:r>
      <w:r w:rsidR="00DD50FD">
        <w:rPr>
          <w:rStyle w:val="CommentReference"/>
        </w:rPr>
        <w:commentReference w:id="32"/>
      </w:r>
      <w:r w:rsidR="00350E8D">
        <w:rPr>
          <w:noProof/>
        </w:rPr>
        <w:t xml:space="preserve"> </w:t>
      </w:r>
      <w:r w:rsidR="00DD50FD">
        <w:rPr>
          <w:rStyle w:val="CommentReference"/>
        </w:rPr>
        <w:commentReference w:id="33"/>
      </w:r>
    </w:p>
    <w:p w14:paraId="08B72E87" w14:textId="7CF75E4E" w:rsidR="00FD5978" w:rsidRDefault="007D2100" w:rsidP="00350E8D">
      <w:pPr>
        <w:ind w:firstLine="576"/>
        <w:rPr>
          <w:noProof/>
        </w:rPr>
      </w:pPr>
      <w:r>
        <w:rPr>
          <w:rStyle w:val="CommentReference"/>
        </w:rPr>
        <w:commentReference w:id="34"/>
      </w:r>
    </w:p>
    <w:p w14:paraId="66714A41" w14:textId="77777777" w:rsidR="00350E8D" w:rsidRDefault="00350E8D" w:rsidP="00C85A05">
      <w:pPr>
        <w:pStyle w:val="Heading4"/>
      </w:pPr>
      <w:bookmarkStart w:id="35" w:name="_GoBack"/>
      <w:bookmarkEnd w:id="35"/>
      <w:r>
        <w:t>Turbidity</w:t>
      </w:r>
    </w:p>
    <w:p w14:paraId="233A9D7F" w14:textId="711F70CB" w:rsidR="00350E8D" w:rsidRDefault="00350E8D" w:rsidP="0006362B">
      <w:pPr>
        <w:ind w:firstLine="720"/>
        <w:jc w:val="both"/>
      </w:pPr>
      <w:r>
        <w:t xml:space="preserve">The </w:t>
      </w:r>
      <w:r w:rsidR="0006362B">
        <w:t>T-</w:t>
      </w:r>
      <w:r>
        <w:t>SSC relationship var</w:t>
      </w:r>
      <w:r w:rsidR="00555C0F">
        <w:t>ied among sampling sites and sensors</w:t>
      </w:r>
      <w:r w:rsidR="004A45C9">
        <w:t xml:space="preserve">. However the T-SSC relationship developed for the YSI turbidimeter at VILLAGE fit all samples collected at FOREST and VILLAGE fairly well (RMSE = 33 mg/L), and was used to model continuous SSC at both sites. </w:t>
      </w:r>
    </w:p>
    <w:p w14:paraId="3C692628" w14:textId="2364816E" w:rsidR="00215B13" w:rsidRDefault="00215B13" w:rsidP="00215B13">
      <w:pPr>
        <w:jc w:val="both"/>
      </w:pPr>
      <w:commentRangeStart w:id="36"/>
      <w:r>
        <w:rPr>
          <w:noProof/>
        </w:rPr>
        <w:lastRenderedPageBreak/>
        <w:drawing>
          <wp:inline distT="0" distB="0" distL="0" distR="0" wp14:anchorId="61C62FF3" wp14:editId="2DD44B31">
            <wp:extent cx="5943600" cy="1939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SSC rating curve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939925"/>
                    </a:xfrm>
                    <a:prstGeom prst="rect">
                      <a:avLst/>
                    </a:prstGeom>
                  </pic:spPr>
                </pic:pic>
              </a:graphicData>
            </a:graphic>
          </wp:inline>
        </w:drawing>
      </w:r>
      <w:commentRangeEnd w:id="36"/>
      <w:r w:rsidR="007D2100">
        <w:rPr>
          <w:rStyle w:val="CommentReference"/>
        </w:rPr>
        <w:commentReference w:id="36"/>
      </w:r>
    </w:p>
    <w:p w14:paraId="35454D62" w14:textId="76E88690" w:rsidR="00350E8D" w:rsidRDefault="00350E8D" w:rsidP="00C85A05">
      <w:pPr>
        <w:pStyle w:val="Heading3"/>
      </w:pPr>
      <w:r>
        <w:t>Storm Events</w:t>
      </w:r>
    </w:p>
    <w:p w14:paraId="517F2BA9" w14:textId="77777777" w:rsidR="00350E8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data for both the FOREST and VILLAGE to calculate and compare the sediment loading from the UPPER and LOWER watersheds. </w:t>
      </w:r>
    </w:p>
    <w:p w14:paraId="19F8E2A1" w14:textId="77777777" w:rsidR="00DD50FD" w:rsidRDefault="00DD50FD" w:rsidP="00DD50FD">
      <w:pPr>
        <w:keepNext/>
        <w:spacing w:after="120" w:line="240" w:lineRule="auto"/>
        <w:jc w:val="both"/>
      </w:pPr>
      <w:r>
        <w:rPr>
          <w:noProof/>
        </w:rPr>
        <w:drawing>
          <wp:inline distT="0" distB="0" distL="0" distR="0" wp14:anchorId="2E2C05C3" wp14:editId="3EECF67F">
            <wp:extent cx="4220484" cy="3499485"/>
            <wp:effectExtent l="0" t="0" r="889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ample storm - 2-14-1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2363" cy="3501043"/>
                    </a:xfrm>
                    <a:prstGeom prst="rect">
                      <a:avLst/>
                    </a:prstGeom>
                  </pic:spPr>
                </pic:pic>
              </a:graphicData>
            </a:graphic>
          </wp:inline>
        </w:drawing>
      </w:r>
    </w:p>
    <w:p w14:paraId="2B50CFCF" w14:textId="56DC5E76" w:rsidR="00DD50FD" w:rsidRPr="00090FFD" w:rsidRDefault="00DD50FD" w:rsidP="00DD50FD">
      <w:pPr>
        <w:pStyle w:val="Caption"/>
        <w:jc w:val="both"/>
      </w:pPr>
      <w:r>
        <w:t xml:space="preserve">Figure </w:t>
      </w:r>
      <w:fldSimple w:instr=" SEQ Figure \* ARABIC ">
        <w:r w:rsidR="009C5404">
          <w:rPr>
            <w:noProof/>
          </w:rPr>
          <w:t>5</w:t>
        </w:r>
      </w:fldSimple>
      <w:r>
        <w:t>. Example of a storm</w:t>
      </w:r>
    </w:p>
    <w:p w14:paraId="3F393EC0" w14:textId="77777777" w:rsidR="00350E8D" w:rsidRDefault="00350E8D" w:rsidP="00C85A05">
      <w:pPr>
        <w:pStyle w:val="Heading3"/>
      </w:pPr>
      <w:bookmarkStart w:id="37" w:name="_Ref388026711"/>
      <w:r>
        <w:t>Comparing SSY from disturbed and undisturbed subwatersheds</w:t>
      </w:r>
      <w:bookmarkEnd w:id="37"/>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lastRenderedPageBreak/>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w:t>
      </w:r>
      <w:proofErr w:type="spellStart"/>
      <w:r>
        <w:t>SSY</w:t>
      </w:r>
      <w:r w:rsidRPr="00EE660F">
        <w:rPr>
          <w:vertAlign w:val="subscript"/>
        </w:rPr>
        <w:t>Lower</w:t>
      </w:r>
      <w:proofErr w:type="spellEnd"/>
      <w:r>
        <w:t>) was calculated by subtracting SSY measured at FOREST from SSY measured at VILLAGE (</w:t>
      </w:r>
      <w:proofErr w:type="spellStart"/>
      <w:r>
        <w:t>SSY</w:t>
      </w:r>
      <w:r w:rsidRPr="00EE660F">
        <w:rPr>
          <w:vertAlign w:val="subscript"/>
        </w:rPr>
        <w:t>Lower</w:t>
      </w:r>
      <w:proofErr w:type="spellEnd"/>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w:t>
      </w:r>
      <w:proofErr w:type="spellStart"/>
      <w:r>
        <w:t>SSY</w:t>
      </w:r>
      <w:r w:rsidRPr="00EE660F">
        <w:rPr>
          <w:vertAlign w:val="subscript"/>
        </w:rPr>
        <w:t>Lower</w:t>
      </w:r>
      <w:proofErr w:type="spellEnd"/>
      <w:r>
        <w:t>) accounted for an average of 83% of Total Sediment Loading (</w:t>
      </w:r>
      <w:proofErr w:type="spellStart"/>
      <w:r>
        <w:t>SSY</w:t>
      </w:r>
      <w:r>
        <w:rPr>
          <w:vertAlign w:val="subscript"/>
        </w:rPr>
        <w:t>Total</w:t>
      </w:r>
      <w:proofErr w:type="spellEnd"/>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38"/>
      <w:r>
        <w:t>The UPPER watershed is 0.90km</w:t>
      </w:r>
      <w:r w:rsidRPr="00D601C0">
        <w:rPr>
          <w:vertAlign w:val="superscript"/>
        </w:rPr>
        <w:t>2</w:t>
      </w:r>
      <w:r>
        <w:t xml:space="preserve"> and the LOWER 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38"/>
      <w:r>
        <w:rPr>
          <w:rStyle w:val="CommentReference"/>
        </w:rPr>
        <w:commentReference w:id="38"/>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C85A05">
      <w:pPr>
        <w:pStyle w:val="Heading3"/>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C85A05">
      <w:pPr>
        <w:pStyle w:val="Heading3"/>
      </w:pPr>
      <w:r>
        <w:t>Comparing predictors of SSY</w:t>
      </w:r>
    </w:p>
    <w:p w14:paraId="3D08298C" w14:textId="5A67C297" w:rsidR="00350E8D" w:rsidRDefault="00350E8D" w:rsidP="00350E8D">
      <w:pPr>
        <w:ind w:firstLine="720"/>
        <w:jc w:val="both"/>
      </w:pPr>
      <w:r>
        <w:t xml:space="preserve">Similar t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w:t>
      </w:r>
      <w:proofErr w:type="spellStart"/>
      <w:r>
        <w:t>Qsum</w:t>
      </w:r>
      <w:proofErr w:type="spellEnd"/>
      <w:r>
        <w:t xml:space="preserve">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39"/>
      <w:commentRangeStart w:id="40"/>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39"/>
      <w:r>
        <w:rPr>
          <w:rStyle w:val="CommentReference"/>
        </w:rPr>
        <w:commentReference w:id="39"/>
      </w:r>
      <w:commentRangeEnd w:id="40"/>
      <w:r>
        <w:rPr>
          <w:rStyle w:val="CommentReference"/>
        </w:rPr>
        <w:commentReference w:id="40"/>
      </w:r>
      <w:r>
        <w:t xml:space="preserve">. The exception was significantly higher Spearman’s correlation coefficient for </w:t>
      </w:r>
      <w:proofErr w:type="spellStart"/>
      <w:r>
        <w:t>Psum</w:t>
      </w:r>
      <w:proofErr w:type="spellEnd"/>
      <w:r>
        <w:t xml:space="preserve"> for the TOTAL watershed Spearman’s=0.84 vs. Pearson’s=0.70). Pearson correlation coefficients were highest overall for </w:t>
      </w:r>
      <w:proofErr w:type="spellStart"/>
      <w:r>
        <w:t>Psum</w:t>
      </w:r>
      <w:proofErr w:type="spellEnd"/>
      <w:r>
        <w:t xml:space="preserve"> and Qmax, indicating these were significantly correlated with event SSY. </w:t>
      </w:r>
      <w:proofErr w:type="spellStart"/>
      <w:r>
        <w:t>Qsum</w:t>
      </w:r>
      <w:proofErr w:type="spellEnd"/>
      <w:r>
        <w:t xml:space="preserve"> showed high correlation with SSY for the UPPER watershed but not the LOWER or TOTAL watershed.</w:t>
      </w:r>
    </w:p>
    <w:p w14:paraId="5361851E" w14:textId="77777777" w:rsidR="00F95DE1" w:rsidRPr="00885FFD" w:rsidRDefault="00F95DE1" w:rsidP="00F95DE1">
      <w:pPr>
        <w:ind w:firstLine="720"/>
        <w:jc w:val="both"/>
      </w:pPr>
      <w:r>
        <w:t xml:space="preserve">The Pearson correlation coefficients for the UPPER watershed are slightly higher for discharge-related predictors (especially </w:t>
      </w:r>
      <w:proofErr w:type="spellStart"/>
      <w:r>
        <w:t>Qsum</w:t>
      </w:r>
      <w:proofErr w:type="spellEnd"/>
      <w:r>
        <w:t>)</w:t>
      </w:r>
      <w:r w:rsidRPr="00141B09">
        <w:t xml:space="preserve"> </w:t>
      </w:r>
      <w:r>
        <w:t>and lower for precipitation-type predictors (</w:t>
      </w:r>
      <w:proofErr w:type="spellStart"/>
      <w:r>
        <w:t>Psum</w:t>
      </w:r>
      <w:proofErr w:type="spellEnd"/>
      <w:r>
        <w:t xml:space="preserve"> and EI30) than for the LOWER watershed. </w:t>
      </w:r>
      <w:commentRangeStart w:id="41"/>
      <w:r>
        <w:t>This suggests that sediment production processes are more dominated by discharge in the UPPER watershed and precipitation in the LOWER watershed.</w:t>
      </w:r>
      <w:commentRangeEnd w:id="41"/>
      <w:r>
        <w:rPr>
          <w:rStyle w:val="CommentReference"/>
        </w:rPr>
        <w:commentReference w:id="41"/>
      </w:r>
      <w:r>
        <w:t xml:space="preserve">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w:t>
      </w:r>
      <w:r>
        <w:lastRenderedPageBreak/>
        <w:t xml:space="preserve">precipitation events, which can be deposited in lobes on the </w:t>
      </w:r>
      <w:proofErr w:type="spellStart"/>
      <w:r>
        <w:t>streambanks</w:t>
      </w:r>
      <w:proofErr w:type="spellEnd"/>
      <w:r>
        <w:t xml:space="preserve"> and entrained at high discharges during later events. Qmax may be a promising predictor that integrates these processes. </w:t>
      </w:r>
    </w:p>
    <w:p w14:paraId="0E83B2C6" w14:textId="77777777" w:rsidR="00F95DE1" w:rsidRDefault="00F95DE1" w:rsidP="00C85A05">
      <w:pPr>
        <w:pStyle w:val="Heading3"/>
      </w:pPr>
      <w:bookmarkStart w:id="42" w:name="_Ref388024560"/>
      <w:r>
        <w:t>Fitting sediment curves</w:t>
      </w:r>
      <w:bookmarkEnd w:id="42"/>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43"/>
      <w:r>
        <w:t>To investigate for any patterns not reflected in the Pearson’s and Spearman’s correlation coefficients</w:t>
      </w:r>
      <w:commentRangeEnd w:id="43"/>
      <w:r>
        <w:rPr>
          <w:rStyle w:val="CommentReference"/>
        </w:rPr>
        <w:commentReference w:id="43"/>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3838DAA5"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44"/>
      <w:r>
        <w:t xml:space="preserve">The LOWER subwatershed was excluded for this analysis since a suitable method to normalize Qmax for the subwatershed could not be found in the literature. </w:t>
      </w:r>
      <w:commentRangeEnd w:id="44"/>
      <w:r>
        <w:rPr>
          <w:rStyle w:val="CommentReference"/>
        </w:rPr>
        <w:commentReference w:id="44"/>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C85A05">
      <w:pPr>
        <w:pStyle w:val="Heading3"/>
      </w:pPr>
      <w:r>
        <w:t>Comparing human impact on SSY from Faga’alu watershed</w:t>
      </w:r>
    </w:p>
    <w:p w14:paraId="6AAC76AA" w14:textId="0885F177" w:rsidR="00FD5978" w:rsidRPr="00FD5978" w:rsidRDefault="00FD5978" w:rsidP="00FD5978">
      <w:r>
        <w:rPr>
          <w:noProof/>
        </w:rPr>
        <w:drawing>
          <wp:anchor distT="0" distB="0" distL="114300" distR="114300" simplePos="0" relativeHeight="251658240" behindDoc="1" locked="0" layoutInCell="1" allowOverlap="1" wp14:anchorId="09AF2179" wp14:editId="2BA77CBD">
            <wp:simplePos x="0" y="0"/>
            <wp:positionH relativeFrom="column">
              <wp:posOffset>0</wp:posOffset>
            </wp:positionH>
            <wp:positionV relativeFrom="paragraph">
              <wp:posOffset>73660</wp:posOffset>
            </wp:positionV>
            <wp:extent cx="1685925" cy="2592110"/>
            <wp:effectExtent l="0" t="0" r="0" b="0"/>
            <wp:wrapTight wrapText="bothSides">
              <wp:wrapPolygon edited="0">
                <wp:start x="0" y="0"/>
                <wp:lineTo x="0" y="21431"/>
                <wp:lineTo x="21234" y="21431"/>
                <wp:lineTo x="2123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685925" cy="2592110"/>
                    </a:xfrm>
                    <a:prstGeom prst="rect">
                      <a:avLst/>
                    </a:prstGeom>
                  </pic:spPr>
                </pic:pic>
              </a:graphicData>
            </a:graphic>
            <wp14:sizeRelH relativeFrom="page">
              <wp14:pctWidth>0</wp14:pctWidth>
            </wp14:sizeRelH>
            <wp14:sizeRelV relativeFrom="page">
              <wp14:pctHeight>0</wp14:pctHeight>
            </wp14:sizeRelV>
          </wp:anchor>
        </w:drawing>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1A72F5AD" w:rsidR="00F95DE1" w:rsidRDefault="00F95DE1" w:rsidP="00F95DE1">
      <w:pPr>
        <w:jc w:val="both"/>
      </w:pPr>
      <w:r>
        <w:lastRenderedPageBreak/>
        <w:t xml:space="preserve">The area-normalized SSY-Qmax models for the UPPER and TOTAL watersheds in Faga’alu were compared to the SSY-Qmax models from eight small, mountainous catchments in Spain, France and Mexic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The UPPER model was very similar to a watershed specific model (AR</w:t>
      </w:r>
      <w:r w:rsidRPr="00B779C4">
        <w:rPr>
          <w:vertAlign w:val="subscript"/>
        </w:rPr>
        <w:t>ES</w:t>
      </w:r>
      <w:r>
        <w:t>) for a watershed in the Spanish Pyrenees (0.45km</w:t>
      </w:r>
      <w:r w:rsidRPr="00B779C4">
        <w:rPr>
          <w:vertAlign w:val="superscript"/>
        </w:rPr>
        <w:t>2</w:t>
      </w:r>
      <w:r>
        <w:t>).</w:t>
      </w:r>
    </w:p>
    <w:p w14:paraId="53693726" w14:textId="68B4F757" w:rsidR="007D2100" w:rsidRDefault="007D2100" w:rsidP="00F95DE1">
      <w:pPr>
        <w:jc w:val="both"/>
      </w:pPr>
      <w:commentRangeStart w:id="45"/>
      <w:commentRangeStart w:id="46"/>
      <w:r>
        <w:rPr>
          <w:noProof/>
        </w:rPr>
        <w:drawing>
          <wp:inline distT="0" distB="0" distL="0" distR="0" wp14:anchorId="0181B274" wp14:editId="020C156F">
            <wp:extent cx="5943600" cy="4535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Storms ALL ratings sns.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535170"/>
                    </a:xfrm>
                    <a:prstGeom prst="rect">
                      <a:avLst/>
                    </a:prstGeom>
                  </pic:spPr>
                </pic:pic>
              </a:graphicData>
            </a:graphic>
          </wp:inline>
        </w:drawing>
      </w:r>
      <w:commentRangeEnd w:id="45"/>
      <w:commentRangeEnd w:id="46"/>
      <w:r w:rsidR="009A29C0">
        <w:rPr>
          <w:rStyle w:val="CommentReference"/>
        </w:rPr>
        <w:commentReference w:id="45"/>
      </w:r>
      <w:r>
        <w:rPr>
          <w:rStyle w:val="CommentReference"/>
        </w:rPr>
        <w:commentReference w:id="46"/>
      </w:r>
    </w:p>
    <w:p w14:paraId="1E90E2F0" w14:textId="70F4278D" w:rsidR="00F95DE1" w:rsidRDefault="00F95DE1" w:rsidP="00F95DE1">
      <w:pPr>
        <w:ind w:firstLine="432"/>
        <w:jc w:val="both"/>
      </w:pPr>
      <w:commentRangeStart w:id="47"/>
      <w:r>
        <w:t xml:space="preserve">Several researchers have attempted to explain the difference in α (intercept) and β (slope) coefficients according to watershed characteristics. A sediment rating curve (Q-SSC) is considered a ‘black box’ model, and </w:t>
      </w:r>
      <w:proofErr w:type="gramStart"/>
      <w:r>
        <w:t>the α</w:t>
      </w:r>
      <w:proofErr w:type="gramEnd"/>
      <w:r>
        <w:t xml:space="preserve"> and β coefficients have no physical meaning. However, some physical interpretation has been ascribed to them, with </w:t>
      </w:r>
      <w:proofErr w:type="gramStart"/>
      <w:r>
        <w:t>the α</w:t>
      </w:r>
      <w:proofErr w:type="gramEnd"/>
      <w:r>
        <w:t xml:space="preserve"> coefficient representing an erosion severity index, and the β 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CE2BD5">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47"/>
      <w:r>
        <w:rPr>
          <w:rStyle w:val="CommentReference"/>
        </w:rPr>
        <w:commentReference w:id="47"/>
      </w:r>
    </w:p>
    <w:p w14:paraId="375EC590" w14:textId="605FFC66" w:rsidR="00F95DE1" w:rsidRDefault="00F95DE1" w:rsidP="00F95DE1">
      <w:pPr>
        <w:ind w:firstLine="432"/>
        <w:jc w:val="both"/>
      </w:pPr>
      <w:r>
        <w:t xml:space="preserve">Similar analysis has been done on event-based sediment yield curves.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48"/>
      <w:r w:rsidRPr="004D6C39">
        <w:t>different</w:t>
      </w:r>
      <w:commentRangeEnd w:id="48"/>
      <w:r>
        <w:rPr>
          <w:rStyle w:val="CommentReference"/>
        </w:rPr>
        <w:commentReference w:id="48"/>
      </w:r>
      <w:r w:rsidRPr="004D6C39">
        <w:t xml:space="preserve">, and he assumed that the </w:t>
      </w:r>
      <w:r>
        <w:t>β</w:t>
      </w:r>
      <w:r w:rsidRPr="004D6C39">
        <w:t xml:space="preserve"> exponent was a function of rainfall intensity on hillslopes.</w:t>
      </w:r>
      <w:r w:rsidRPr="005857EE">
        <w:t xml:space="preserve">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w:t>
      </w:r>
      <w:proofErr w:type="spellStart"/>
      <w:r>
        <w:t>erodibility</w:t>
      </w:r>
      <w:proofErr w:type="spellEnd"/>
      <w:r>
        <w:t xml:space="preserve"> in watersheds, but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w:t>
      </w:r>
      <w:r>
        <w:lastRenderedPageBreak/>
        <w:t xml:space="preserve">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C85A05">
      <w:pPr>
        <w:pStyle w:val="Heading2"/>
      </w:pPr>
      <w:r>
        <w:t>DISCUSSION</w:t>
      </w:r>
    </w:p>
    <w:p w14:paraId="70B35412" w14:textId="44F53858" w:rsidR="009B0CE7" w:rsidRDefault="009B0CE7" w:rsidP="00350E8D">
      <w:pPr>
        <w:jc w:val="both"/>
      </w:pPr>
      <w:r>
        <w:t xml:space="preserve">EI30 is poorly correlated with SSY due to the effect of previous events </w:t>
      </w:r>
      <w:r>
        <w:fldChar w:fldCharType="begin" w:fldLock="1"/>
      </w:r>
      <w:r w:rsidR="00CE2BD5">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p w14:paraId="05446049" w14:textId="2B2E8AD1" w:rsidR="00F95DE1" w:rsidRDefault="00F95DE1" w:rsidP="00C85A05">
      <w:pPr>
        <w:pStyle w:val="Heading2"/>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5C648BA" w14:textId="77777777" w:rsidR="00EC5FAC" w:rsidRPr="00676771" w:rsidRDefault="00EC5FAC" w:rsidP="00EC5FAC">
      <w:pPr>
        <w:pStyle w:val="NoSpacing"/>
        <w:jc w:val="both"/>
      </w:pPr>
    </w:p>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3-12-07T03:42:00Z" w:initials="G">
    <w:p w14:paraId="2E63051F" w14:textId="77777777" w:rsidR="0047101A" w:rsidRDefault="0047101A" w:rsidP="000622A9">
      <w:pPr>
        <w:pStyle w:val="CommentText"/>
      </w:pPr>
      <w:r>
        <w:rPr>
          <w:rStyle w:val="CommentReference"/>
        </w:rPr>
        <w:annotationRef/>
      </w:r>
      <w:r>
        <w:t>Why the range? Is this spatial or temporal variability?</w:t>
      </w:r>
    </w:p>
  </w:comment>
  <w:comment w:id="0" w:author="Alex Messina" w:date="2013-12-07T05:07:00Z" w:initials="AM">
    <w:p w14:paraId="27C83953" w14:textId="77777777" w:rsidR="0047101A" w:rsidRDefault="0047101A" w:rsidP="000622A9">
      <w:pPr>
        <w:pStyle w:val="CommentText"/>
      </w:pPr>
      <w:r>
        <w:rPr>
          <w:rStyle w:val="CommentReference"/>
        </w:rPr>
        <w:annotationRef/>
      </w:r>
      <w:r>
        <w:t>This is spatial variability with elevation</w:t>
      </w:r>
    </w:p>
  </w:comment>
  <w:comment w:id="2" w:author="Geography" w:date="2013-12-07T03:41:00Z" w:initials="G">
    <w:p w14:paraId="474BEE6F" w14:textId="77777777" w:rsidR="0047101A" w:rsidRDefault="0047101A" w:rsidP="000622A9">
      <w:pPr>
        <w:pStyle w:val="CommentText"/>
      </w:pPr>
      <w:r>
        <w:rPr>
          <w:rStyle w:val="CommentReference"/>
        </w:rPr>
        <w:annotationRef/>
      </w:r>
      <w:r>
        <w:t>Where?</w:t>
      </w:r>
    </w:p>
  </w:comment>
  <w:comment w:id="3" w:author="Alex Messina" w:date="2013-12-07T05:52:00Z" w:initials="AM">
    <w:p w14:paraId="4706E487" w14:textId="77777777" w:rsidR="0047101A" w:rsidRDefault="0047101A"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4" w:author="Geography" w:date="2013-12-07T03:44:00Z" w:initials="G">
    <w:p w14:paraId="6E79DE77" w14:textId="77777777" w:rsidR="0047101A" w:rsidRDefault="0047101A" w:rsidP="000622A9">
      <w:pPr>
        <w:pStyle w:val="CommentText"/>
      </w:pPr>
      <w:r>
        <w:rPr>
          <w:rStyle w:val="CommentReference"/>
        </w:rPr>
        <w:annotationRef/>
      </w:r>
      <w:r>
        <w:t xml:space="preserve">Define “streamflow pattern”.  Total annual Q?  </w:t>
      </w:r>
      <w:proofErr w:type="gramStart"/>
      <w:r>
        <w:t>peaks</w:t>
      </w:r>
      <w:proofErr w:type="gramEnd"/>
      <w:r>
        <w:t>?</w:t>
      </w:r>
    </w:p>
  </w:comment>
  <w:comment w:id="5" w:author="Alex Messina" w:date="2013-12-07T06:07:00Z" w:initials="AM">
    <w:p w14:paraId="545869C0" w14:textId="77777777" w:rsidR="0047101A" w:rsidRDefault="0047101A" w:rsidP="000622A9">
      <w:pPr>
        <w:pStyle w:val="CommentText"/>
      </w:pPr>
      <w:r>
        <w:rPr>
          <w:rStyle w:val="CommentReference"/>
        </w:rPr>
        <w:annotationRef/>
      </w:r>
      <w:r>
        <w:t>Total annual Q</w:t>
      </w:r>
    </w:p>
  </w:comment>
  <w:comment w:id="6" w:author="Alex Messina" w:date="2015-01-28T14:54:00Z" w:initials="AM">
    <w:p w14:paraId="249E700C" w14:textId="64715C16" w:rsidR="0047101A" w:rsidRDefault="0047101A">
      <w:pPr>
        <w:pStyle w:val="CommentText"/>
      </w:pPr>
      <w:r>
        <w:rPr>
          <w:rStyle w:val="CommentReference"/>
        </w:rPr>
        <w:annotationRef/>
      </w:r>
      <w:r>
        <w:t xml:space="preserve">Needs to be </w:t>
      </w:r>
      <w:proofErr w:type="spellStart"/>
      <w:r>
        <w:t>b&amp;w</w:t>
      </w:r>
      <w:proofErr w:type="spellEnd"/>
      <w:r>
        <w:t>?</w:t>
      </w:r>
    </w:p>
  </w:comment>
  <w:comment w:id="11" w:author="Alex Messina" w:date="2015-01-28T08:24:00Z" w:initials="AM">
    <w:p w14:paraId="707D1E95" w14:textId="4321CCDA" w:rsidR="0047101A" w:rsidRDefault="0047101A">
      <w:pPr>
        <w:pStyle w:val="CommentText"/>
      </w:pPr>
      <w:r>
        <w:rPr>
          <w:rStyle w:val="CommentReference"/>
        </w:rPr>
        <w:annotationRef/>
      </w:r>
      <w:r>
        <w:t>Maybe these percentages should be based on the sub-watershed: Like percent of bare land in just the additional part, not the cumulative</w:t>
      </w:r>
    </w:p>
  </w:comment>
  <w:comment w:id="15" w:author="Geography" w:date="2014-05-18T15:13:00Z" w:initials="G">
    <w:p w14:paraId="2BB1A66A" w14:textId="77777777" w:rsidR="0047101A" w:rsidRDefault="0047101A" w:rsidP="00C750FC">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6" w:author="Geography" w:date="2014-05-18T15:21:00Z" w:initials="G">
    <w:p w14:paraId="5949E901" w14:textId="77777777" w:rsidR="0047101A" w:rsidRDefault="0047101A" w:rsidP="00C750FC">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7" w:author="Geography" w:date="2014-05-18T15:50:00Z" w:initials="G">
    <w:p w14:paraId="037CAF0F" w14:textId="77777777" w:rsidR="0047101A" w:rsidRDefault="0047101A" w:rsidP="00C750FC">
      <w:pPr>
        <w:pStyle w:val="CommentText"/>
      </w:pPr>
      <w:r>
        <w:rPr>
          <w:rStyle w:val="CommentReference"/>
        </w:rPr>
        <w:annotationRef/>
      </w:r>
      <w:r>
        <w:t>Methods!</w:t>
      </w:r>
    </w:p>
  </w:comment>
  <w:comment w:id="18" w:author="Geography" w:date="2014-05-18T15:31:00Z" w:initials="G">
    <w:p w14:paraId="61548C98" w14:textId="77777777" w:rsidR="0047101A" w:rsidRDefault="0047101A" w:rsidP="00C750FC">
      <w:pPr>
        <w:pStyle w:val="CommentText"/>
      </w:pPr>
      <w:r>
        <w:rPr>
          <w:rStyle w:val="CommentReference"/>
        </w:rPr>
        <w:annotationRef/>
      </w:r>
      <w:r>
        <w:t>Methods!</w:t>
      </w:r>
    </w:p>
  </w:comment>
  <w:comment w:id="19" w:author="Geography" w:date="2014-05-18T15:31:00Z" w:initials="G">
    <w:p w14:paraId="03A27B43" w14:textId="77777777" w:rsidR="0047101A" w:rsidRDefault="0047101A" w:rsidP="00C750FC">
      <w:pPr>
        <w:pStyle w:val="CommentText"/>
      </w:pPr>
      <w:r>
        <w:rPr>
          <w:rStyle w:val="CommentReference"/>
        </w:rPr>
        <w:annotationRef/>
      </w:r>
      <w:proofErr w:type="spellStart"/>
      <w:r>
        <w:t>Methdos</w:t>
      </w:r>
      <w:proofErr w:type="spellEnd"/>
      <w:r>
        <w:t>.</w:t>
      </w:r>
    </w:p>
  </w:comment>
  <w:comment w:id="20" w:author="Geography" w:date="2014-05-18T15:29:00Z" w:initials="G">
    <w:p w14:paraId="6FB1CCDD" w14:textId="77777777" w:rsidR="0047101A" w:rsidRDefault="0047101A" w:rsidP="00905A9A">
      <w:pPr>
        <w:pStyle w:val="CommentText"/>
      </w:pPr>
      <w:r>
        <w:rPr>
          <w:rStyle w:val="CommentReference"/>
        </w:rPr>
        <w:annotationRef/>
      </w:r>
      <w:r>
        <w:t xml:space="preserve">At the same PRISM grid cell?  </w:t>
      </w:r>
      <w:proofErr w:type="spellStart"/>
      <w:r>
        <w:t>ASamoa</w:t>
      </w:r>
      <w:proofErr w:type="spellEnd"/>
      <w:r>
        <w:t xml:space="preserve"> has PRISM data?</w:t>
      </w:r>
    </w:p>
  </w:comment>
  <w:comment w:id="21" w:author="Alex Messina" w:date="2014-05-19T14:35:00Z" w:initials="AM">
    <w:p w14:paraId="130D2FA0" w14:textId="77777777" w:rsidR="0047101A" w:rsidRDefault="0047101A" w:rsidP="00905A9A">
      <w:pPr>
        <w:pStyle w:val="CommentText"/>
      </w:pPr>
      <w:r>
        <w:rPr>
          <w:rStyle w:val="CommentReference"/>
        </w:rPr>
        <w:annotationRef/>
      </w:r>
      <w:r>
        <w:t>According to Craig (2009) map in Fig 1. I can’t seem to find the same data anywhere else online</w:t>
      </w:r>
    </w:p>
  </w:comment>
  <w:comment w:id="22" w:author="Geography" w:date="2014-05-18T08:10:00Z" w:initials="G">
    <w:p w14:paraId="6051FEE4" w14:textId="77777777" w:rsidR="0047101A" w:rsidRDefault="0047101A" w:rsidP="00350E8D">
      <w:pPr>
        <w:pStyle w:val="CommentText"/>
      </w:pPr>
      <w:r>
        <w:rPr>
          <w:rStyle w:val="CommentReference"/>
        </w:rPr>
        <w:annotationRef/>
      </w:r>
      <w:r>
        <w:t xml:space="preserve">Why do you need to fit a log-linear relationship if you could just use Manning’s or </w:t>
      </w:r>
      <w:proofErr w:type="spellStart"/>
      <w:r>
        <w:t>winflume</w:t>
      </w:r>
      <w:proofErr w:type="spellEnd"/>
      <w:r>
        <w:t xml:space="preserve"> calibrated to the measurements?</w:t>
      </w:r>
    </w:p>
  </w:comment>
  <w:comment w:id="23" w:author="Alex Messina" w:date="2014-05-19T15:35:00Z" w:initials="AM">
    <w:p w14:paraId="44AC5695" w14:textId="77777777" w:rsidR="0047101A" w:rsidRDefault="0047101A" w:rsidP="00350E8D">
      <w:pPr>
        <w:pStyle w:val="CommentText"/>
      </w:pPr>
      <w:r>
        <w:rPr>
          <w:rStyle w:val="CommentReference"/>
        </w:rPr>
        <w:annotationRef/>
      </w:r>
      <w:r>
        <w:t>I don’t know. It’s what other studies do?</w:t>
      </w:r>
    </w:p>
  </w:comment>
  <w:comment w:id="24" w:author="Geography" w:date="2014-05-18T08:10:00Z" w:initials="G">
    <w:p w14:paraId="22825F3B" w14:textId="77777777" w:rsidR="0047101A" w:rsidRDefault="0047101A" w:rsidP="00350E8D">
      <w:pPr>
        <w:pStyle w:val="CommentText"/>
      </w:pPr>
      <w:r>
        <w:rPr>
          <w:rStyle w:val="CommentReference"/>
        </w:rPr>
        <w:annotationRef/>
      </w:r>
      <w:r>
        <w:t xml:space="preserve">Need more here about how the final rating curve was selected.  Why was the </w:t>
      </w:r>
      <w:proofErr w:type="spellStart"/>
      <w:r>
        <w:t>WinFlume</w:t>
      </w:r>
      <w:proofErr w:type="spellEnd"/>
      <w:r>
        <w:t xml:space="preserve"> curve selected for FOREST even if it doesn’t match the measurements (Figure 5b)?</w:t>
      </w:r>
    </w:p>
  </w:comment>
  <w:comment w:id="25" w:author="Alex Messina" w:date="2014-05-19T15:42:00Z" w:initials="AM">
    <w:p w14:paraId="7E8C30BF" w14:textId="77777777" w:rsidR="0047101A" w:rsidRDefault="0047101A" w:rsidP="00350E8D">
      <w:pPr>
        <w:pStyle w:val="CommentText"/>
      </w:pPr>
      <w:r>
        <w:rPr>
          <w:rStyle w:val="CommentReference"/>
        </w:rPr>
        <w:annotationRef/>
      </w:r>
      <w:r>
        <w:t xml:space="preserve">I used </w:t>
      </w:r>
      <w:proofErr w:type="spellStart"/>
      <w:r>
        <w:t>WinFlume</w:t>
      </w:r>
      <w:proofErr w:type="spellEnd"/>
      <w:r>
        <w:t xml:space="preserve"> because it was the only option. I tried HECRAS but couldn’t get it to work</w:t>
      </w:r>
    </w:p>
  </w:comment>
  <w:comment w:id="26" w:author="Alex Messina" w:date="2015-01-28T08:32:00Z" w:initials="AM">
    <w:p w14:paraId="3B78858B" w14:textId="6180FD32" w:rsidR="0047101A" w:rsidRDefault="0047101A">
      <w:pPr>
        <w:pStyle w:val="CommentText"/>
      </w:pPr>
      <w:r>
        <w:rPr>
          <w:rStyle w:val="CommentReference"/>
        </w:rPr>
        <w:annotationRef/>
      </w:r>
      <w:r>
        <w:t>Need to finalize figure and change to PDF</w:t>
      </w:r>
    </w:p>
  </w:comment>
  <w:comment w:id="27" w:author="Geography" w:date="2014-05-18T15:31:00Z" w:initials="G">
    <w:p w14:paraId="53BCEFC0" w14:textId="77777777" w:rsidR="0047101A" w:rsidRDefault="0047101A" w:rsidP="00350E8D">
      <w:pPr>
        <w:pStyle w:val="CommentText"/>
      </w:pPr>
      <w:r>
        <w:rPr>
          <w:rStyle w:val="CommentReference"/>
        </w:rPr>
        <w:annotationRef/>
      </w:r>
      <w:r>
        <w:t>Ok, these are results.</w:t>
      </w:r>
    </w:p>
  </w:comment>
  <w:comment w:id="28" w:author="Geography" w:date="2014-05-18T15:34:00Z" w:initials="G">
    <w:p w14:paraId="104361EA" w14:textId="77777777" w:rsidR="0047101A" w:rsidRDefault="0047101A" w:rsidP="00E47169">
      <w:pPr>
        <w:pStyle w:val="CommentText"/>
      </w:pPr>
      <w:r>
        <w:rPr>
          <w:rStyle w:val="CommentReference"/>
        </w:rPr>
        <w:annotationRef/>
      </w:r>
      <w:r>
        <w:t>48% of what?</w:t>
      </w:r>
    </w:p>
  </w:comment>
  <w:comment w:id="29" w:author="Geography" w:date="2014-05-18T15:39:00Z" w:initials="G">
    <w:p w14:paraId="04100815" w14:textId="77777777" w:rsidR="0047101A" w:rsidRDefault="0047101A" w:rsidP="00E47169">
      <w:pPr>
        <w:pStyle w:val="CommentText"/>
      </w:pPr>
      <w:r>
        <w:rPr>
          <w:rStyle w:val="CommentReference"/>
        </w:rPr>
        <w:annotationRef/>
      </w:r>
      <w:r>
        <w:t>How many different storms?</w:t>
      </w:r>
    </w:p>
    <w:p w14:paraId="7612B856" w14:textId="77777777" w:rsidR="0047101A" w:rsidRDefault="0047101A" w:rsidP="00E47169">
      <w:pPr>
        <w:pStyle w:val="CommentText"/>
      </w:pPr>
      <w:r>
        <w:t>This certainly seems like enough samples to calculate sediment loading at Quarry.</w:t>
      </w:r>
    </w:p>
  </w:comment>
  <w:comment w:id="30" w:author="Geography" w:date="2014-05-18T08:14:00Z" w:initials="G">
    <w:p w14:paraId="0DB9D92F" w14:textId="77777777" w:rsidR="0047101A" w:rsidRDefault="0047101A" w:rsidP="00E47169">
      <w:pPr>
        <w:pStyle w:val="CommentText"/>
      </w:pPr>
      <w:r>
        <w:rPr>
          <w:rStyle w:val="CommentReference"/>
        </w:rPr>
        <w:annotationRef/>
      </w:r>
      <w:r>
        <w:t>Belongs in the results, yes?</w:t>
      </w:r>
    </w:p>
  </w:comment>
  <w:comment w:id="31" w:author="Alex Messina" w:date="2015-01-28T09:06:00Z" w:initials="AM">
    <w:p w14:paraId="1DBAD55D" w14:textId="2E15B3A2" w:rsidR="0047101A" w:rsidRDefault="0047101A">
      <w:pPr>
        <w:pStyle w:val="CommentText"/>
      </w:pPr>
      <w:r>
        <w:rPr>
          <w:rStyle w:val="CommentReference"/>
        </w:rPr>
        <w:annotationRef/>
      </w:r>
      <w:r>
        <w:rPr>
          <w:noProof/>
        </w:rPr>
        <w:drawing>
          <wp:inline distT="0" distB="0" distL="0" distR="0" wp14:anchorId="11990BBF" wp14:editId="37645336">
            <wp:extent cx="5762625" cy="2019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62625" cy="2019300"/>
                    </a:xfrm>
                    <a:prstGeom prst="rect">
                      <a:avLst/>
                    </a:prstGeom>
                  </pic:spPr>
                </pic:pic>
              </a:graphicData>
            </a:graphic>
          </wp:inline>
        </w:drawing>
      </w:r>
    </w:p>
  </w:comment>
  <w:comment w:id="32" w:author="Alex Messina" w:date="2015-01-28T08:33:00Z" w:initials="AM">
    <w:p w14:paraId="4DDD43A8" w14:textId="76E4BE56" w:rsidR="0047101A" w:rsidRDefault="0047101A">
      <w:pPr>
        <w:pStyle w:val="CommentText"/>
      </w:pPr>
      <w:r>
        <w:rPr>
          <w:rStyle w:val="CommentReference"/>
        </w:rPr>
        <w:annotationRef/>
      </w:r>
      <w:r>
        <w:t>Restrict dataset to pre-mitigation</w:t>
      </w:r>
    </w:p>
    <w:p w14:paraId="4C5E3EB1" w14:textId="5697EF0E" w:rsidR="0047101A" w:rsidRDefault="0047101A">
      <w:pPr>
        <w:pStyle w:val="CommentText"/>
      </w:pPr>
      <w:r>
        <w:t>Dotted gridlines</w:t>
      </w:r>
    </w:p>
  </w:comment>
  <w:comment w:id="33" w:author="Alex Messina" w:date="2015-01-28T08:34:00Z" w:initials="AM">
    <w:p w14:paraId="4066E3FA" w14:textId="54FA8F1B" w:rsidR="0047101A" w:rsidRDefault="0047101A">
      <w:pPr>
        <w:pStyle w:val="CommentText"/>
      </w:pPr>
      <w:r>
        <w:rPr>
          <w:rStyle w:val="CommentReference"/>
        </w:rPr>
        <w:annotationRef/>
      </w:r>
      <w:r>
        <w:t>Finalize and change to PDF</w:t>
      </w:r>
    </w:p>
  </w:comment>
  <w:comment w:id="34" w:author="Alex Messina" w:date="2015-01-28T08:59:00Z" w:initials="AM">
    <w:p w14:paraId="09FE3DF2" w14:textId="19EA4B7A" w:rsidR="0047101A" w:rsidRDefault="0047101A">
      <w:pPr>
        <w:pStyle w:val="CommentText"/>
      </w:pPr>
      <w:r>
        <w:rPr>
          <w:rStyle w:val="CommentReference"/>
        </w:rPr>
        <w:annotationRef/>
      </w:r>
      <w:r>
        <w:t>Use white background, dotted grid lines, no regression line. Separate QUARRY and VILLAGE</w:t>
      </w:r>
    </w:p>
  </w:comment>
  <w:comment w:id="36" w:author="Alex Messina" w:date="2015-01-28T08:59:00Z" w:initials="AM">
    <w:p w14:paraId="176AD831" w14:textId="5495983D" w:rsidR="0047101A" w:rsidRDefault="0047101A">
      <w:pPr>
        <w:pStyle w:val="CommentText"/>
      </w:pPr>
      <w:r>
        <w:rPr>
          <w:rStyle w:val="CommentReference"/>
        </w:rPr>
        <w:annotationRef/>
      </w:r>
      <w:r>
        <w:t>Remove ticks, dotted grid lines, change to b/w</w:t>
      </w:r>
    </w:p>
  </w:comment>
  <w:comment w:id="38" w:author="Geography" w:date="2014-05-19T06:49:00Z" w:initials="G">
    <w:p w14:paraId="6A9034A5" w14:textId="77777777" w:rsidR="0047101A" w:rsidRDefault="0047101A" w:rsidP="00350E8D">
      <w:pPr>
        <w:pStyle w:val="CommentText"/>
      </w:pPr>
      <w:r>
        <w:rPr>
          <w:rStyle w:val="CommentReference"/>
        </w:rPr>
        <w:annotationRef/>
      </w:r>
      <w:r>
        <w:t>This still needs to be reformulated to be clearer.</w:t>
      </w:r>
    </w:p>
  </w:comment>
  <w:comment w:id="39" w:author="Geography" w:date="2014-05-19T07:03:00Z" w:initials="G">
    <w:p w14:paraId="5F3CB952" w14:textId="77777777" w:rsidR="0047101A" w:rsidRDefault="0047101A" w:rsidP="00F95DE1">
      <w:pPr>
        <w:pStyle w:val="CommentText"/>
      </w:pPr>
      <w:r>
        <w:rPr>
          <w:rStyle w:val="CommentReference"/>
        </w:rPr>
        <w:annotationRef/>
      </w:r>
      <w:r>
        <w:t xml:space="preserve">If there was no difference, </w:t>
      </w:r>
      <w:proofErr w:type="spellStart"/>
      <w:r>
        <w:t>particulalrly</w:t>
      </w:r>
      <w:proofErr w:type="spellEnd"/>
      <w:r>
        <w:t xml:space="preserve"> in the p-value, then just show Pearson and say there was no difference.</w:t>
      </w:r>
    </w:p>
  </w:comment>
  <w:comment w:id="40" w:author="Alex Messina" w:date="2014-05-21T08:20:00Z" w:initials="AM">
    <w:p w14:paraId="379E6E6F" w14:textId="77777777" w:rsidR="0047101A" w:rsidRDefault="0047101A" w:rsidP="00F95DE1">
      <w:pPr>
        <w:pStyle w:val="CommentText"/>
      </w:pPr>
      <w:r>
        <w:rPr>
          <w:rStyle w:val="CommentReference"/>
        </w:rPr>
        <w:annotationRef/>
      </w:r>
      <w:r>
        <w:t xml:space="preserve">There were several exceptions like </w:t>
      </w:r>
      <w:proofErr w:type="spellStart"/>
      <w:r>
        <w:t>Psum</w:t>
      </w:r>
      <w:proofErr w:type="spellEnd"/>
      <w:r>
        <w:t xml:space="preserve"> Total, and the table doesn’t take much space. Should it be removed?</w:t>
      </w:r>
    </w:p>
  </w:comment>
  <w:comment w:id="41" w:author="Geography" w:date="2014-05-19T07:06:00Z" w:initials="G">
    <w:p w14:paraId="53FF6487" w14:textId="77777777" w:rsidR="0047101A" w:rsidRDefault="0047101A" w:rsidP="00F95DE1">
      <w:pPr>
        <w:pStyle w:val="CommentText"/>
      </w:pPr>
      <w:r>
        <w:rPr>
          <w:rStyle w:val="CommentReference"/>
        </w:rPr>
        <w:annotationRef/>
      </w:r>
      <w:r>
        <w:t>The coefficients are too close to say this (</w:t>
      </w:r>
      <w:proofErr w:type="spellStart"/>
      <w:r>
        <w:t>e.g</w:t>
      </w:r>
      <w:proofErr w:type="spellEnd"/>
      <w:r>
        <w:t xml:space="preserve"> 0.84 vs 0.86 are not likely statistically significant differences).</w:t>
      </w:r>
    </w:p>
  </w:comment>
  <w:comment w:id="43" w:author="Geography" w:date="2014-05-19T07:07:00Z" w:initials="G">
    <w:p w14:paraId="07150C97" w14:textId="77777777" w:rsidR="0047101A" w:rsidRDefault="0047101A" w:rsidP="00F95DE1">
      <w:pPr>
        <w:pStyle w:val="CommentText"/>
      </w:pPr>
      <w:r>
        <w:rPr>
          <w:rStyle w:val="CommentReference"/>
        </w:rPr>
        <w:annotationRef/>
      </w:r>
      <w:r>
        <w:t>?</w:t>
      </w:r>
    </w:p>
  </w:comment>
  <w:comment w:id="44" w:author="Geography" w:date="2014-05-19T07:11:00Z" w:initials="G">
    <w:p w14:paraId="19252C7D" w14:textId="77777777" w:rsidR="0047101A" w:rsidRDefault="0047101A" w:rsidP="00F95DE1">
      <w:pPr>
        <w:pStyle w:val="CommentText"/>
      </w:pPr>
      <w:r>
        <w:rPr>
          <w:rStyle w:val="CommentReference"/>
        </w:rPr>
        <w:annotationRef/>
      </w:r>
      <w:r>
        <w:t>But it’s in Figure 12.</w:t>
      </w:r>
    </w:p>
  </w:comment>
  <w:comment w:id="45" w:author="Alex Messina" w:date="2015-01-28T09:07:00Z" w:initials="AM">
    <w:p w14:paraId="6269199B" w14:textId="0597096A" w:rsidR="0047101A" w:rsidRDefault="0047101A">
      <w:pPr>
        <w:pStyle w:val="CommentText"/>
      </w:pPr>
      <w:r>
        <w:rPr>
          <w:rStyle w:val="CommentReference"/>
        </w:rPr>
        <w:annotationRef/>
      </w:r>
      <w:r>
        <w:rPr>
          <w:noProof/>
        </w:rPr>
        <w:drawing>
          <wp:inline distT="0" distB="0" distL="0" distR="0" wp14:anchorId="0E50DF2F" wp14:editId="4F8EBFFA">
            <wp:extent cx="4324350" cy="2733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4324350" cy="2733675"/>
                    </a:xfrm>
                    <a:prstGeom prst="rect">
                      <a:avLst/>
                    </a:prstGeom>
                  </pic:spPr>
                </pic:pic>
              </a:graphicData>
            </a:graphic>
          </wp:inline>
        </w:drawing>
      </w:r>
    </w:p>
  </w:comment>
  <w:comment w:id="46" w:author="Alex Messina" w:date="2015-01-28T08:57:00Z" w:initials="AM">
    <w:p w14:paraId="249EF381" w14:textId="0E544AC4" w:rsidR="0047101A" w:rsidRDefault="0047101A">
      <w:pPr>
        <w:pStyle w:val="CommentText"/>
      </w:pPr>
      <w:r>
        <w:rPr>
          <w:rStyle w:val="CommentReference"/>
        </w:rPr>
        <w:annotationRef/>
      </w:r>
      <w:r>
        <w:t>Add r2 values for lines</w:t>
      </w:r>
    </w:p>
  </w:comment>
  <w:comment w:id="47" w:author="Geography" w:date="2014-05-19T07:14:00Z" w:initials="G">
    <w:p w14:paraId="7E916F09" w14:textId="77777777" w:rsidR="0047101A" w:rsidRDefault="0047101A" w:rsidP="00F95DE1">
      <w:pPr>
        <w:pStyle w:val="CommentText"/>
      </w:pPr>
      <w:r>
        <w:rPr>
          <w:rStyle w:val="CommentReference"/>
        </w:rPr>
        <w:annotationRef/>
      </w:r>
      <w:r>
        <w:t>Move up to where you mention Table 5.</w:t>
      </w:r>
    </w:p>
  </w:comment>
  <w:comment w:id="48" w:author="Geography" w:date="2014-05-19T07:15:00Z" w:initials="G">
    <w:p w14:paraId="2C5DA55B" w14:textId="77777777" w:rsidR="0047101A" w:rsidRDefault="0047101A"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49E700C" w15:done="0"/>
  <w15:commentEx w15:paraId="707D1E95" w15:done="0"/>
  <w15:commentEx w15:paraId="2BB1A66A" w15:done="0"/>
  <w15:commentEx w15:paraId="5949E901" w15:done="0"/>
  <w15:commentEx w15:paraId="037CAF0F" w15:done="1"/>
  <w15:commentEx w15:paraId="61548C98" w15:done="1"/>
  <w15:commentEx w15:paraId="03A27B43" w15:done="1"/>
  <w15:commentEx w15:paraId="6FB1CCDD" w15:done="0"/>
  <w15:commentEx w15:paraId="130D2FA0" w15:paraIdParent="6FB1CCDD" w15:done="0"/>
  <w15:commentEx w15:paraId="6051FEE4" w15:done="0"/>
  <w15:commentEx w15:paraId="44AC5695" w15:paraIdParent="6051FEE4" w15:done="0"/>
  <w15:commentEx w15:paraId="22825F3B" w15:done="0"/>
  <w15:commentEx w15:paraId="7E8C30BF" w15:paraIdParent="22825F3B" w15:done="0"/>
  <w15:commentEx w15:paraId="3B78858B" w15:done="0"/>
  <w15:commentEx w15:paraId="53BCEFC0" w15:done="0"/>
  <w15:commentEx w15:paraId="104361EA" w15:done="0"/>
  <w15:commentEx w15:paraId="7612B856" w15:done="0"/>
  <w15:commentEx w15:paraId="0DB9D92F" w15:done="0"/>
  <w15:commentEx w15:paraId="1DBAD55D" w15:done="0"/>
  <w15:commentEx w15:paraId="4C5E3EB1" w15:done="0"/>
  <w15:commentEx w15:paraId="4066E3FA" w15:done="0"/>
  <w15:commentEx w15:paraId="09FE3DF2" w15:done="0"/>
  <w15:commentEx w15:paraId="176AD831"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6269199B" w15:done="0"/>
  <w15:commentEx w15:paraId="249EF381"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6362B"/>
    <w:rsid w:val="000C149D"/>
    <w:rsid w:val="0011213F"/>
    <w:rsid w:val="0013039C"/>
    <w:rsid w:val="0013729B"/>
    <w:rsid w:val="001545D7"/>
    <w:rsid w:val="001F3934"/>
    <w:rsid w:val="002007FF"/>
    <w:rsid w:val="00215B13"/>
    <w:rsid w:val="00232AA0"/>
    <w:rsid w:val="00236027"/>
    <w:rsid w:val="00252FE3"/>
    <w:rsid w:val="002F57BF"/>
    <w:rsid w:val="00350E8D"/>
    <w:rsid w:val="004510EB"/>
    <w:rsid w:val="00467DC7"/>
    <w:rsid w:val="0047101A"/>
    <w:rsid w:val="00484DA2"/>
    <w:rsid w:val="004932AB"/>
    <w:rsid w:val="004A45C9"/>
    <w:rsid w:val="005333BE"/>
    <w:rsid w:val="005378A4"/>
    <w:rsid w:val="00555C0F"/>
    <w:rsid w:val="005977DF"/>
    <w:rsid w:val="00643B8F"/>
    <w:rsid w:val="0065543E"/>
    <w:rsid w:val="00672738"/>
    <w:rsid w:val="00676771"/>
    <w:rsid w:val="006B5ED4"/>
    <w:rsid w:val="006F58DD"/>
    <w:rsid w:val="007213F2"/>
    <w:rsid w:val="007254D1"/>
    <w:rsid w:val="0076336B"/>
    <w:rsid w:val="007D2100"/>
    <w:rsid w:val="00826278"/>
    <w:rsid w:val="008606E5"/>
    <w:rsid w:val="00905A9A"/>
    <w:rsid w:val="00947EB2"/>
    <w:rsid w:val="009941CF"/>
    <w:rsid w:val="009A29C0"/>
    <w:rsid w:val="009B0CE7"/>
    <w:rsid w:val="009C5404"/>
    <w:rsid w:val="009E0CA5"/>
    <w:rsid w:val="00A3292F"/>
    <w:rsid w:val="00A921E2"/>
    <w:rsid w:val="00AA3B19"/>
    <w:rsid w:val="00AD2E0C"/>
    <w:rsid w:val="00AE451A"/>
    <w:rsid w:val="00AE5D21"/>
    <w:rsid w:val="00B51361"/>
    <w:rsid w:val="00BD5D91"/>
    <w:rsid w:val="00BE0B24"/>
    <w:rsid w:val="00C33BE3"/>
    <w:rsid w:val="00C750FC"/>
    <w:rsid w:val="00C82448"/>
    <w:rsid w:val="00C83595"/>
    <w:rsid w:val="00C85A05"/>
    <w:rsid w:val="00CE2BD5"/>
    <w:rsid w:val="00D33038"/>
    <w:rsid w:val="00D619EC"/>
    <w:rsid w:val="00D62E3F"/>
    <w:rsid w:val="00DA6E87"/>
    <w:rsid w:val="00DB57C0"/>
    <w:rsid w:val="00DD50FD"/>
    <w:rsid w:val="00E212BD"/>
    <w:rsid w:val="00E214FB"/>
    <w:rsid w:val="00E47169"/>
    <w:rsid w:val="00E732BD"/>
    <w:rsid w:val="00EC5322"/>
    <w:rsid w:val="00EC5FAC"/>
    <w:rsid w:val="00F36E98"/>
    <w:rsid w:val="00F71E62"/>
    <w:rsid w:val="00F95DE1"/>
    <w:rsid w:val="00FD5978"/>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5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85A0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rsid w:val="00350E8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C85A05"/>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C85A05"/>
    <w:rPr>
      <w:rFonts w:asciiTheme="majorHAnsi" w:eastAsiaTheme="majorEastAsia" w:hAnsiTheme="majorHAnsi" w:cstheme="majorBidi"/>
      <w:i/>
      <w:iCs/>
      <w:color w:val="2E74B5" w:themeColor="accent1" w:themeShade="BF"/>
    </w:rPr>
  </w:style>
  <w:style w:type="paragraph" w:styleId="CommentSubject">
    <w:name w:val="annotation subject"/>
    <w:basedOn w:val="CommentText"/>
    <w:next w:val="CommentText"/>
    <w:link w:val="CommentSubjectChar"/>
    <w:uiPriority w:val="99"/>
    <w:semiHidden/>
    <w:unhideWhenUsed/>
    <w:rsid w:val="002F57BF"/>
    <w:rPr>
      <w:b/>
      <w:bCs/>
    </w:rPr>
  </w:style>
  <w:style w:type="character" w:customStyle="1" w:styleId="CommentSubjectChar">
    <w:name w:val="Comment Subject Char"/>
    <w:basedOn w:val="CommentTextChar"/>
    <w:link w:val="CommentSubject"/>
    <w:uiPriority w:val="99"/>
    <w:semiHidden/>
    <w:rsid w:val="002F57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8.png"/></Relationship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image" Target="media/image4.emf"/><Relationship Id="rId18" Type="http://schemas.openxmlformats.org/officeDocument/2006/relationships/oleObject" Target="embeddings/oleObject4.bin"/><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png"/><Relationship Id="rId10" Type="http://schemas.openxmlformats.org/officeDocument/2006/relationships/image" Target="media/image2.jp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89CB9-5F14-49EB-96A4-8E7B85409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1</Pages>
  <Words>20900</Words>
  <Characters>119130</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5-01-28T19:31:00Z</dcterms:created>
  <dcterms:modified xsi:type="dcterms:W3CDTF">2015-02-18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